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EB148" w14:textId="23F2C759" w:rsidR="00597400" w:rsidRPr="00053983" w:rsidRDefault="008718FE" w:rsidP="00597400">
      <w:pPr>
        <w:pStyle w:val="Stylepapertitle14pt"/>
        <w:rPr>
          <w:b/>
        </w:rPr>
      </w:pPr>
      <w:r>
        <w:rPr>
          <w:b/>
          <w:sz w:val="28"/>
          <w:szCs w:val="52"/>
          <w:lang w:val="id-ID"/>
        </w:rPr>
        <w:t>Tuturan Imperatif</w:t>
      </w:r>
      <w:r w:rsidR="000E25A8">
        <w:rPr>
          <w:b/>
          <w:sz w:val="28"/>
          <w:szCs w:val="52"/>
          <w:lang w:val="id-ID"/>
        </w:rPr>
        <w:t xml:space="preserve"> </w:t>
      </w:r>
      <w:r w:rsidR="005E4A51" w:rsidRPr="005E4A51">
        <w:rPr>
          <w:b/>
          <w:sz w:val="28"/>
          <w:szCs w:val="52"/>
          <w:lang w:val="id-ID"/>
        </w:rPr>
        <w:t xml:space="preserve">Guru Sekolah Dasar </w:t>
      </w:r>
      <w:r w:rsidR="005E4A51">
        <w:rPr>
          <w:b/>
          <w:sz w:val="28"/>
          <w:szCs w:val="52"/>
          <w:lang w:val="id-ID"/>
        </w:rPr>
        <w:t>d</w:t>
      </w:r>
      <w:r w:rsidR="005E4A51" w:rsidRPr="005E4A51">
        <w:rPr>
          <w:b/>
          <w:sz w:val="28"/>
          <w:szCs w:val="52"/>
          <w:lang w:val="id-ID"/>
        </w:rPr>
        <w:t>i Kota Beng</w:t>
      </w:r>
      <w:r w:rsidR="005E4A51">
        <w:rPr>
          <w:b/>
          <w:sz w:val="28"/>
          <w:szCs w:val="52"/>
          <w:lang w:val="id-ID"/>
        </w:rPr>
        <w:t>kulu</w:t>
      </w:r>
    </w:p>
    <w:p w14:paraId="1FB3B9B3" w14:textId="7009E0A3" w:rsidR="00597400" w:rsidRPr="00961CD2" w:rsidRDefault="005E4A51" w:rsidP="00597400">
      <w:pPr>
        <w:pStyle w:val="StyleAuthorBold"/>
        <w:rPr>
          <w:sz w:val="24"/>
          <w:szCs w:val="24"/>
          <w:lang w:val="id-ID"/>
        </w:rPr>
      </w:pPr>
      <w:r>
        <w:rPr>
          <w:sz w:val="24"/>
          <w:szCs w:val="24"/>
          <w:lang w:val="id-ID"/>
        </w:rPr>
        <w:t>Gumono</w:t>
      </w:r>
      <w:r w:rsidR="00597400" w:rsidRPr="00961CD2">
        <w:rPr>
          <w:sz w:val="24"/>
          <w:szCs w:val="24"/>
          <w:vertAlign w:val="superscript"/>
          <w:lang w:val="id-ID"/>
        </w:rPr>
        <w:t>1</w:t>
      </w:r>
      <w:r w:rsidR="00597400" w:rsidRPr="00961CD2">
        <w:rPr>
          <w:sz w:val="24"/>
          <w:szCs w:val="24"/>
          <w:lang w:val="id-ID"/>
        </w:rPr>
        <w:t xml:space="preserve"> </w:t>
      </w:r>
    </w:p>
    <w:p w14:paraId="4CE7D7C0" w14:textId="593A7B0B" w:rsidR="00597400" w:rsidRDefault="00597400" w:rsidP="00597400">
      <w:pPr>
        <w:pStyle w:val="Afiliasi"/>
      </w:pPr>
      <w:r>
        <w:rPr>
          <w:vertAlign w:val="superscript"/>
        </w:rPr>
        <w:t>1</w:t>
      </w:r>
      <w:r w:rsidR="005E4A51">
        <w:t xml:space="preserve">FKIP Universitas Bengkulu </w:t>
      </w:r>
    </w:p>
    <w:p w14:paraId="53E5C9B6" w14:textId="4DAB59F2" w:rsidR="00597400" w:rsidRDefault="005E4A51" w:rsidP="00597400">
      <w:pPr>
        <w:pStyle w:val="Afiliasi"/>
      </w:pPr>
      <w:r>
        <w:rPr>
          <w:vertAlign w:val="superscript"/>
        </w:rPr>
        <w:t xml:space="preserve"> </w:t>
      </w:r>
      <w:r w:rsidR="00597400">
        <w:rPr>
          <w:vertAlign w:val="superscript"/>
        </w:rPr>
        <w:t>1</w:t>
      </w:r>
      <w:r w:rsidR="00597400">
        <w:t>Alamat e-mail</w:t>
      </w:r>
      <w:r>
        <w:t>: gumono@unib.ac.id</w:t>
      </w:r>
    </w:p>
    <w:p w14:paraId="317833DE" w14:textId="10618332" w:rsidR="00597400" w:rsidRPr="00282C91" w:rsidRDefault="00597400" w:rsidP="00597400">
      <w:pPr>
        <w:pStyle w:val="StyleAuthorBold"/>
        <w:rPr>
          <w:lang w:val="id-ID"/>
        </w:rPr>
      </w:pPr>
      <w:r w:rsidRPr="00282C91">
        <w:rPr>
          <w:lang w:val="id-ID"/>
        </w:rPr>
        <w:t xml:space="preserve">Abstrak </w:t>
      </w:r>
    </w:p>
    <w:p w14:paraId="6B6AA2F0" w14:textId="47EB080E" w:rsidR="00597400" w:rsidRPr="00282C91" w:rsidRDefault="00513A30" w:rsidP="00337F45">
      <w:pPr>
        <w:pStyle w:val="abstrak"/>
        <w:ind w:left="709" w:right="710"/>
        <w:rPr>
          <w:lang w:val="id-ID"/>
        </w:rPr>
      </w:pPr>
      <w:r w:rsidRPr="00282C91">
        <w:rPr>
          <w:lang w:val="id-ID"/>
        </w:rPr>
        <w:t xml:space="preserve">Penelitian ini bertujuan mendeskripsikan tuturan imperatif guru sekolah dasar di Kota Bengkulu. Metode yang diterapkan dalam penelitian ini adalah  deskriptif. Populasi penelitian adalah guru wali kelas VI </w:t>
      </w:r>
      <w:r w:rsidR="00EE01BA">
        <w:rPr>
          <w:lang w:val="id-ID"/>
        </w:rPr>
        <w:t xml:space="preserve"> </w:t>
      </w:r>
      <w:r w:rsidRPr="00282C91">
        <w:rPr>
          <w:lang w:val="id-ID"/>
        </w:rPr>
        <w:t xml:space="preserve">sekolah dasar </w:t>
      </w:r>
      <w:r w:rsidR="00EE01BA">
        <w:rPr>
          <w:lang w:val="id-ID"/>
        </w:rPr>
        <w:t xml:space="preserve"> </w:t>
      </w:r>
      <w:r w:rsidRPr="00282C91">
        <w:rPr>
          <w:lang w:val="id-ID"/>
        </w:rPr>
        <w:t xml:space="preserve">di kota Bengkulu, berjumlah 78 sekolah. Teknik sampling yang digunakan </w:t>
      </w:r>
      <w:r w:rsidRPr="00282C91">
        <w:rPr>
          <w:i/>
          <w:iCs/>
          <w:lang w:val="id-ID"/>
        </w:rPr>
        <w:t>stratified random sampling</w:t>
      </w:r>
      <w:r w:rsidRPr="00282C91">
        <w:rPr>
          <w:lang w:val="id-ID"/>
        </w:rPr>
        <w:t xml:space="preserve">. Penelitian dilaksanakan pada </w:t>
      </w:r>
      <w:r w:rsidR="00337F45" w:rsidRPr="00282C91">
        <w:rPr>
          <w:lang w:val="id-ID"/>
        </w:rPr>
        <w:t xml:space="preserve">bulan Juni sampai dengan November 2020. </w:t>
      </w:r>
      <w:r w:rsidRPr="00282C91">
        <w:t>Hasil penelitian</w:t>
      </w:r>
      <w:r w:rsidR="00337F45" w:rsidRPr="00282C91">
        <w:rPr>
          <w:lang w:val="id-ID"/>
        </w:rPr>
        <w:t xml:space="preserve"> </w:t>
      </w:r>
      <w:r w:rsidR="00C63E04">
        <w:rPr>
          <w:lang w:val="id-ID"/>
        </w:rPr>
        <w:t xml:space="preserve">menunjukkan </w:t>
      </w:r>
      <w:r w:rsidRPr="00282C91">
        <w:t>guru</w:t>
      </w:r>
      <w:r w:rsidR="00C63E04">
        <w:rPr>
          <w:lang w:val="id-ID"/>
        </w:rPr>
        <w:t xml:space="preserve"> </w:t>
      </w:r>
      <w:r w:rsidRPr="00282C91">
        <w:t xml:space="preserve">Sekolah Dasar Negeri di kota Bengkulu,  menggunakan tuturan pragmatik imperatif, sesuai dengan kebutuhan pembelajaran.  Tuturan  imperatif yang diujarkan guru meliputi imperatif perintah, suruhan, permintaan, permohonan, desakan, bujukan, imbauan, pesilaan, ajakan, </w:t>
      </w:r>
      <w:r w:rsidR="00EE01BA" w:rsidRPr="00282C91">
        <w:t xml:space="preserve">mengizinkan, </w:t>
      </w:r>
      <w:r w:rsidR="00EE01BA">
        <w:rPr>
          <w:lang w:val="id-ID"/>
        </w:rPr>
        <w:t xml:space="preserve"> </w:t>
      </w:r>
      <w:r w:rsidRPr="00282C91">
        <w:t>minta</w:t>
      </w:r>
      <w:r w:rsidR="00EE01BA">
        <w:rPr>
          <w:lang w:val="id-ID"/>
        </w:rPr>
        <w:t xml:space="preserve"> </w:t>
      </w:r>
      <w:r w:rsidRPr="00282C91">
        <w:t xml:space="preserve">izin, larangan, harapan, ucapan selamat, </w:t>
      </w:r>
      <w:r w:rsidR="00EE01BA" w:rsidRPr="00282C91">
        <w:t xml:space="preserve">umpatan, </w:t>
      </w:r>
      <w:r w:rsidRPr="00282C91">
        <w:t xml:space="preserve">dan anjuran. Tuturan imperatif </w:t>
      </w:r>
      <w:r w:rsidR="00337F45" w:rsidRPr="00282C91">
        <w:rPr>
          <w:lang w:val="id-ID"/>
        </w:rPr>
        <w:t xml:space="preserve">yang tidak dituturkan guru adalah “ngelulu, permohonan dan umpatan. </w:t>
      </w:r>
    </w:p>
    <w:p w14:paraId="74F9C27A" w14:textId="77777777" w:rsidR="00597400" w:rsidRPr="00282C91" w:rsidRDefault="00597400" w:rsidP="00597400">
      <w:pPr>
        <w:pStyle w:val="abstrak"/>
        <w:ind w:left="709" w:right="710"/>
        <w:rPr>
          <w:lang w:val="id-ID"/>
        </w:rPr>
      </w:pPr>
    </w:p>
    <w:p w14:paraId="2CA6B4BD" w14:textId="6033FD0B" w:rsidR="00597400" w:rsidRPr="00282C91" w:rsidRDefault="00597400" w:rsidP="00597400">
      <w:pPr>
        <w:pStyle w:val="abstrak"/>
        <w:ind w:left="709"/>
        <w:rPr>
          <w:lang w:val="id-ID"/>
        </w:rPr>
      </w:pPr>
      <w:r w:rsidRPr="00282C91">
        <w:rPr>
          <w:b/>
          <w:lang w:val="id-ID"/>
        </w:rPr>
        <w:t xml:space="preserve">Kata Kunci: </w:t>
      </w:r>
      <w:r w:rsidR="00337F45" w:rsidRPr="00282C91">
        <w:rPr>
          <w:lang w:val="id-ID"/>
        </w:rPr>
        <w:t>imperatif</w:t>
      </w:r>
      <w:r w:rsidRPr="00282C91">
        <w:rPr>
          <w:lang w:val="id-ID"/>
        </w:rPr>
        <w:t xml:space="preserve">, </w:t>
      </w:r>
      <w:r w:rsidR="00337F45" w:rsidRPr="00282C91">
        <w:rPr>
          <w:lang w:val="id-ID"/>
        </w:rPr>
        <w:t>bahasa guru</w:t>
      </w:r>
      <w:r w:rsidRPr="00282C91">
        <w:rPr>
          <w:lang w:val="id-ID"/>
        </w:rPr>
        <w:t xml:space="preserve">, </w:t>
      </w:r>
      <w:r w:rsidR="00337F45" w:rsidRPr="00282C91">
        <w:rPr>
          <w:lang w:val="id-ID"/>
        </w:rPr>
        <w:t>sekolah dasar, kota Bengkulu</w:t>
      </w:r>
      <w:r w:rsidRPr="00282C91">
        <w:rPr>
          <w:lang w:val="id-ID"/>
        </w:rPr>
        <w:t>.</w:t>
      </w:r>
    </w:p>
    <w:p w14:paraId="1270783A" w14:textId="77777777" w:rsidR="00597400" w:rsidRPr="00282C91" w:rsidRDefault="00597400" w:rsidP="00597400">
      <w:pPr>
        <w:pStyle w:val="abstrak"/>
        <w:rPr>
          <w:lang w:val="id-ID"/>
        </w:rPr>
      </w:pPr>
      <w:r w:rsidRPr="00282C91">
        <w:tab/>
      </w:r>
    </w:p>
    <w:p w14:paraId="7FC0FA12" w14:textId="07F2CC2A" w:rsidR="00597400" w:rsidRPr="00282C91" w:rsidRDefault="00597400" w:rsidP="00597400">
      <w:pPr>
        <w:pStyle w:val="StyleAuthorBold"/>
        <w:rPr>
          <w:i/>
        </w:rPr>
      </w:pPr>
      <w:r w:rsidRPr="00282C91">
        <w:rPr>
          <w:i/>
          <w:lang w:val="id-ID"/>
        </w:rPr>
        <w:t>Abstract</w:t>
      </w:r>
      <w:r w:rsidRPr="00282C91">
        <w:rPr>
          <w:i/>
        </w:rPr>
        <w:t xml:space="preserve"> </w:t>
      </w:r>
    </w:p>
    <w:p w14:paraId="102E8C7B" w14:textId="1648A9AA" w:rsidR="00597400" w:rsidRPr="00282C91" w:rsidRDefault="00282C91" w:rsidP="00597400">
      <w:pPr>
        <w:pStyle w:val="abstrak"/>
        <w:ind w:left="709" w:right="709"/>
        <w:jc w:val="left"/>
        <w:rPr>
          <w:i/>
          <w:lang w:val="id-ID"/>
        </w:rPr>
      </w:pPr>
      <w:r w:rsidRPr="00282C91">
        <w:rPr>
          <w:i/>
          <w:lang w:val="id-ID"/>
        </w:rPr>
        <w:t>This research aims to describe the mandatory speech of elementary school teachers in Bengkulu City.  The research methods used were qualitative descriptive.  The population was a 78 class VI teacher at the public elementary school in Kota Bengkulu.  Sampling techniques were stratified random sampling. The study was conducted from June to November 2020. The study results concluded that public elementary school teachers in Kota Bengkulu used an imperative pragmatic speech for learning needs. Imperative speeches expressed by teachers include the imperative of orders, requests, urges, inducements, appeals, persuasions, solicitations, solicitations, permit requests, permits, permits, prohibitions, hopes, swearing, congratulatory, and advice. Imperative speech that the teachers did not speak was "ngelulu", supplication and swearing.</w:t>
      </w:r>
    </w:p>
    <w:p w14:paraId="7CA1AE67" w14:textId="77777777" w:rsidR="00282C91" w:rsidRPr="00282C91" w:rsidRDefault="00282C91" w:rsidP="00597400">
      <w:pPr>
        <w:pStyle w:val="abstrak"/>
        <w:ind w:left="709" w:right="709"/>
        <w:jc w:val="left"/>
        <w:rPr>
          <w:b/>
          <w:i/>
        </w:rPr>
      </w:pPr>
    </w:p>
    <w:p w14:paraId="64D01383" w14:textId="53E196C2" w:rsidR="00597400" w:rsidRPr="00282C91" w:rsidRDefault="00597400" w:rsidP="00597400">
      <w:pPr>
        <w:pStyle w:val="abstrak"/>
        <w:ind w:left="709" w:right="709"/>
        <w:jc w:val="left"/>
        <w:rPr>
          <w:i/>
          <w:lang w:val="id-ID"/>
        </w:rPr>
      </w:pPr>
      <w:r w:rsidRPr="00282C91">
        <w:rPr>
          <w:b/>
          <w:i/>
        </w:rPr>
        <w:t>Keywords:</w:t>
      </w:r>
      <w:r w:rsidRPr="00282C91">
        <w:rPr>
          <w:i/>
          <w:lang w:val="id-ID"/>
        </w:rPr>
        <w:t xml:space="preserve"> </w:t>
      </w:r>
      <w:r w:rsidR="00282C91" w:rsidRPr="00282C91">
        <w:rPr>
          <w:i/>
          <w:lang w:val="id-ID"/>
        </w:rPr>
        <w:t>imperative, teachers language</w:t>
      </w:r>
      <w:r w:rsidRPr="00282C91">
        <w:rPr>
          <w:i/>
        </w:rPr>
        <w:t>, </w:t>
      </w:r>
      <w:r w:rsidR="00282C91" w:rsidRPr="00282C91">
        <w:rPr>
          <w:i/>
          <w:lang w:val="id-ID"/>
        </w:rPr>
        <w:t>elementary schools</w:t>
      </w:r>
      <w:r w:rsidRPr="00282C91">
        <w:rPr>
          <w:i/>
        </w:rPr>
        <w:t>, </w:t>
      </w:r>
      <w:r w:rsidR="00282C91" w:rsidRPr="00282C91">
        <w:rPr>
          <w:i/>
          <w:lang w:val="id-ID"/>
        </w:rPr>
        <w:t>Bengkulu</w:t>
      </w:r>
      <w:r w:rsidRPr="00282C91">
        <w:rPr>
          <w:i/>
        </w:rPr>
        <w:t>.</w:t>
      </w:r>
      <w:r w:rsidR="00A94333" w:rsidRPr="00282C91">
        <w:rPr>
          <w:i/>
          <w:lang w:val="id-ID"/>
        </w:rPr>
        <w:t xml:space="preserve"> </w:t>
      </w:r>
    </w:p>
    <w:p w14:paraId="1D8977B6" w14:textId="77777777" w:rsidR="00597400" w:rsidRPr="005E4A51" w:rsidRDefault="00597400" w:rsidP="00597400">
      <w:pPr>
        <w:pStyle w:val="abstrak"/>
        <w:ind w:left="709" w:right="709"/>
        <w:jc w:val="left"/>
        <w:rPr>
          <w:i/>
          <w:color w:val="FF0000"/>
          <w:lang w:val="id-ID"/>
        </w:rPr>
      </w:pPr>
    </w:p>
    <w:p w14:paraId="3DC242E8" w14:textId="77777777" w:rsidR="00597400" w:rsidRDefault="00597400" w:rsidP="00597400">
      <w:pPr>
        <w:pStyle w:val="abstrak"/>
        <w:ind w:left="709" w:right="709"/>
        <w:jc w:val="left"/>
        <w:rPr>
          <w:i/>
          <w:lang w:val="id-ID"/>
        </w:rPr>
      </w:pPr>
    </w:p>
    <w:p w14:paraId="608D8430" w14:textId="77777777" w:rsidR="00597400" w:rsidRPr="00555E7A" w:rsidRDefault="00597400" w:rsidP="00597400">
      <w:pPr>
        <w:pStyle w:val="abstrak"/>
        <w:ind w:left="709" w:right="709"/>
        <w:jc w:val="left"/>
        <w:rPr>
          <w:i/>
          <w:lang w:val="id-ID"/>
        </w:rPr>
        <w:sectPr w:rsidR="00597400" w:rsidRPr="00555E7A" w:rsidSect="00E510EF">
          <w:headerReference w:type="even" r:id="rId8"/>
          <w:headerReference w:type="default" r:id="rId9"/>
          <w:pgSz w:w="11909" w:h="16834" w:code="9"/>
          <w:pgMar w:top="1418" w:right="1134" w:bottom="1418" w:left="1134" w:header="720" w:footer="720" w:gutter="0"/>
          <w:cols w:space="720"/>
          <w:docGrid w:linePitch="360"/>
        </w:sectPr>
      </w:pPr>
    </w:p>
    <w:p w14:paraId="30151156" w14:textId="4809F93A" w:rsidR="00597400" w:rsidRPr="00AC4BED" w:rsidRDefault="00597400" w:rsidP="00AC4BED">
      <w:pPr>
        <w:pStyle w:val="Heading1"/>
        <w:spacing w:line="360" w:lineRule="auto"/>
        <w:jc w:val="left"/>
        <w:rPr>
          <w:rFonts w:ascii="Times New Roman" w:hAnsi="Times New Roman" w:cs="Times New Roman"/>
          <w:color w:val="auto"/>
          <w:sz w:val="24"/>
          <w:lang w:val="id-ID"/>
        </w:rPr>
      </w:pPr>
      <w:r w:rsidRPr="00AC4BED">
        <w:rPr>
          <w:rFonts w:ascii="Times New Roman" w:hAnsi="Times New Roman" w:cs="Times New Roman"/>
          <w:b/>
          <w:color w:val="auto"/>
          <w:sz w:val="24"/>
          <w:lang w:val="id-ID"/>
        </w:rPr>
        <w:t>PENDAHULUAN</w:t>
      </w:r>
      <w:r w:rsidR="00A94333">
        <w:rPr>
          <w:rFonts w:ascii="Times New Roman" w:hAnsi="Times New Roman" w:cs="Times New Roman"/>
          <w:color w:val="auto"/>
          <w:sz w:val="24"/>
          <w:lang w:val="id-ID"/>
        </w:rPr>
        <w:t xml:space="preserve"> </w:t>
      </w:r>
    </w:p>
    <w:p w14:paraId="764767AA" w14:textId="273C08F7" w:rsidR="00B524E1" w:rsidRDefault="00536DB5" w:rsidP="00AC4BED">
      <w:pPr>
        <w:pStyle w:val="BodyText"/>
        <w:ind w:firstLine="567"/>
        <w:rPr>
          <w:sz w:val="24"/>
          <w:szCs w:val="24"/>
          <w:lang w:val="id-ID"/>
        </w:rPr>
      </w:pPr>
      <w:r>
        <w:rPr>
          <w:sz w:val="24"/>
          <w:szCs w:val="24"/>
          <w:lang w:val="id-ID"/>
        </w:rPr>
        <w:t xml:space="preserve">Bahasa guru </w:t>
      </w:r>
      <w:r w:rsidR="00EE01BA">
        <w:rPr>
          <w:sz w:val="24"/>
          <w:szCs w:val="24"/>
          <w:lang w:val="id-ID"/>
        </w:rPr>
        <w:t>saat mengampu pem</w:t>
      </w:r>
      <w:r>
        <w:rPr>
          <w:sz w:val="24"/>
          <w:szCs w:val="24"/>
          <w:lang w:val="id-ID"/>
        </w:rPr>
        <w:t>belajar</w:t>
      </w:r>
      <w:r w:rsidR="00EE01BA">
        <w:rPr>
          <w:sz w:val="24"/>
          <w:szCs w:val="24"/>
          <w:lang w:val="id-ID"/>
        </w:rPr>
        <w:t xml:space="preserve">an </w:t>
      </w:r>
      <w:r>
        <w:rPr>
          <w:sz w:val="24"/>
          <w:szCs w:val="24"/>
          <w:lang w:val="id-ID"/>
        </w:rPr>
        <w:t>sangat mempengaruhi keberhasilan</w:t>
      </w:r>
      <w:r w:rsidR="008B24DF">
        <w:rPr>
          <w:sz w:val="24"/>
          <w:szCs w:val="24"/>
          <w:lang w:val="id-ID"/>
        </w:rPr>
        <w:t xml:space="preserve"> siswa </w:t>
      </w:r>
      <w:r>
        <w:rPr>
          <w:sz w:val="24"/>
          <w:szCs w:val="24"/>
          <w:lang w:val="id-ID"/>
        </w:rPr>
        <w:t xml:space="preserve">belajar. </w:t>
      </w:r>
      <w:r w:rsidR="00B524E1">
        <w:rPr>
          <w:sz w:val="24"/>
          <w:szCs w:val="24"/>
          <w:lang w:val="id-ID"/>
        </w:rPr>
        <w:t>Ini tak lepas dari peran</w:t>
      </w:r>
      <w:r w:rsidR="000E25A8">
        <w:rPr>
          <w:sz w:val="24"/>
          <w:szCs w:val="24"/>
          <w:lang w:val="id-ID"/>
        </w:rPr>
        <w:t xml:space="preserve"> </w:t>
      </w:r>
      <w:r w:rsidR="00EE01BA">
        <w:rPr>
          <w:sz w:val="24"/>
          <w:szCs w:val="24"/>
          <w:lang w:val="id-ID"/>
        </w:rPr>
        <w:t xml:space="preserve">sentral </w:t>
      </w:r>
      <w:r w:rsidR="00B524E1">
        <w:rPr>
          <w:sz w:val="24"/>
          <w:szCs w:val="24"/>
          <w:lang w:val="id-ID"/>
        </w:rPr>
        <w:t xml:space="preserve">guru dalam sistem pembelajaran di </w:t>
      </w:r>
      <w:r w:rsidR="00EE01BA">
        <w:rPr>
          <w:sz w:val="24"/>
          <w:szCs w:val="24"/>
          <w:lang w:val="id-ID"/>
        </w:rPr>
        <w:t xml:space="preserve">Indonesia </w:t>
      </w:r>
      <w:r w:rsidR="008B24DF">
        <w:rPr>
          <w:sz w:val="24"/>
          <w:szCs w:val="24"/>
          <w:lang w:val="id-ID"/>
        </w:rPr>
        <w:t xml:space="preserve">sampai </w:t>
      </w:r>
      <w:r w:rsidR="00EE01BA">
        <w:rPr>
          <w:sz w:val="24"/>
          <w:szCs w:val="24"/>
          <w:lang w:val="id-ID"/>
        </w:rPr>
        <w:t>sekarang</w:t>
      </w:r>
      <w:r w:rsidR="00B524E1">
        <w:rPr>
          <w:sz w:val="24"/>
          <w:szCs w:val="24"/>
          <w:lang w:val="id-ID"/>
        </w:rPr>
        <w:t xml:space="preserve">. </w:t>
      </w:r>
      <w:r w:rsidR="009F1BF0">
        <w:rPr>
          <w:sz w:val="24"/>
          <w:szCs w:val="24"/>
          <w:lang w:val="id-ID"/>
        </w:rPr>
        <w:t>P</w:t>
      </w:r>
      <w:r w:rsidR="0027544F">
        <w:rPr>
          <w:sz w:val="24"/>
          <w:szCs w:val="24"/>
          <w:lang w:val="id-ID"/>
        </w:rPr>
        <w:t xml:space="preserve">enelitian Ribut Wahyu Eriyanti </w:t>
      </w:r>
      <w:r w:rsidR="00C454C4">
        <w:rPr>
          <w:sz w:val="24"/>
          <w:szCs w:val="24"/>
          <w:lang w:val="id-ID"/>
        </w:rPr>
        <w:t xml:space="preserve">di SMP se Kota Malang </w:t>
      </w:r>
      <w:r w:rsidR="0027544F">
        <w:rPr>
          <w:sz w:val="24"/>
          <w:szCs w:val="24"/>
          <w:lang w:val="id-ID"/>
        </w:rPr>
        <w:t xml:space="preserve">melaporkan bahwa </w:t>
      </w:r>
      <w:r w:rsidR="009F1BF0">
        <w:rPr>
          <w:sz w:val="24"/>
          <w:szCs w:val="24"/>
          <w:lang w:val="id-ID"/>
        </w:rPr>
        <w:t xml:space="preserve">siswa </w:t>
      </w:r>
      <w:r w:rsidR="008B24DF">
        <w:rPr>
          <w:sz w:val="24"/>
          <w:szCs w:val="24"/>
          <w:lang w:val="id-ID"/>
        </w:rPr>
        <w:t xml:space="preserve">umumnya </w:t>
      </w:r>
      <w:r w:rsidR="009F1BF0">
        <w:rPr>
          <w:sz w:val="24"/>
          <w:szCs w:val="24"/>
          <w:lang w:val="id-ID"/>
        </w:rPr>
        <w:t>masih belum memilik</w:t>
      </w:r>
      <w:r w:rsidR="00C454C4">
        <w:rPr>
          <w:sz w:val="24"/>
          <w:szCs w:val="24"/>
          <w:lang w:val="id-ID"/>
        </w:rPr>
        <w:t>i kemandirian dan tanggung jawab atas pengembangan dirinya melalui belajar. Bahkan, guru harus menakut-nakuti siswa agar mau be</w:t>
      </w:r>
      <w:r w:rsidR="009F3457">
        <w:rPr>
          <w:sz w:val="24"/>
          <w:szCs w:val="24"/>
          <w:lang w:val="id-ID"/>
        </w:rPr>
        <w:t>l</w:t>
      </w:r>
      <w:r w:rsidR="00C454C4">
        <w:rPr>
          <w:sz w:val="24"/>
          <w:szCs w:val="24"/>
          <w:lang w:val="id-ID"/>
        </w:rPr>
        <w:t xml:space="preserve">ajar </w:t>
      </w:r>
      <w:r w:rsidR="00C454C4">
        <w:rPr>
          <w:sz w:val="24"/>
          <w:szCs w:val="24"/>
          <w:lang w:val="id-ID"/>
        </w:rPr>
        <w:fldChar w:fldCharType="begin"/>
      </w:r>
      <w:r w:rsidR="00C454C4">
        <w:rPr>
          <w:sz w:val="24"/>
          <w:szCs w:val="24"/>
          <w:lang w:val="id-ID"/>
        </w:rPr>
        <w:instrText xml:space="preserve"> ADDIN ZOTERO_ITEM CSL_CITATION {"citationID":"PHfNymt0","properties":{"formattedCitation":"(Eriyanti, 2014, hlm. 2)","plainCitation":"(Eriyanti, 2014, hlm. 2)","noteIndex":0},"citationItems":[{"id":942,"uris":["http://zotero.org/users/8725322/items/53UKNA38"],"itemData":{"id":942,"type":"article-journal","abstract":"This study aims to describe the construction and strategy of ideology expressions represented by the teacher language in classroom learning. It employed the critical qualitative approach through Critical Discourse Analysis. The data were collected through observations of learning in public and private junior high schools in Malang City. The findings are as follows. First, ideologies represented by the teacher language include: (a)students as the teacher’s subordinates, (b) the teacher as controller of students, (c) silence as the best way in learning, (d) students’ mistakes as taboos, (e) obedience as a success determinant, (f) differences in learning capabilities between males and females, (g) students possessing no autonomy and responsibility, (h) students’ obligation to serve the teacher,(i) students that need to be scared in order to learn, and (j) students’ basic tendency to lie. Second, such ideologies are expressed through the use of prohibition, command, words ideologically contested, lexicalization, irony, metaphor, eponym, and labeling.","container-title":"LITERA","DOI":"10.21831/ltr.v13i1.1903","ISSN":"2460-8319, 1412-2596","issue":"1","journalAbbreviation":"Lit","note":"ZSCC: 0000008","source":"DOI.org (Crossref)","title":"KONSTRUKSI IDEOLOGI BAHASA GURU DALAM PEMBELAJARAN DI KELAS","URL":"https://journal.uny.ac.id/index.php/litera/article/view/1903","volume":"13","author":[{"family":"Eriyanti","given":"Ribut Wahyu"}],"accessed":{"date-parts":[["2022",2,4]]},"issued":{"date-parts":[["2014",7,3]]}},"locator":"2"}],"schema":"https://github.com/citation-style-language/schema/raw/master/csl-citation.json"} </w:instrText>
      </w:r>
      <w:r w:rsidR="00C454C4">
        <w:rPr>
          <w:sz w:val="24"/>
          <w:szCs w:val="24"/>
          <w:lang w:val="id-ID"/>
        </w:rPr>
        <w:fldChar w:fldCharType="separate"/>
      </w:r>
      <w:r w:rsidR="003D147D" w:rsidRPr="003D147D">
        <w:rPr>
          <w:sz w:val="24"/>
        </w:rPr>
        <w:t>(Eriyanti, 2014, hlm. 2)</w:t>
      </w:r>
      <w:r w:rsidR="00C454C4">
        <w:rPr>
          <w:sz w:val="24"/>
          <w:szCs w:val="24"/>
          <w:lang w:val="id-ID"/>
        </w:rPr>
        <w:fldChar w:fldCharType="end"/>
      </w:r>
      <w:r w:rsidR="00C454C4">
        <w:rPr>
          <w:sz w:val="24"/>
          <w:szCs w:val="24"/>
          <w:lang w:val="id-ID"/>
        </w:rPr>
        <w:t xml:space="preserve">. Pada kondisi ini, </w:t>
      </w:r>
      <w:r w:rsidR="0027544F">
        <w:rPr>
          <w:sz w:val="24"/>
          <w:szCs w:val="24"/>
          <w:lang w:val="id-ID"/>
        </w:rPr>
        <w:t>bahasa yang digunakan guru</w:t>
      </w:r>
      <w:r w:rsidR="00C454C4">
        <w:rPr>
          <w:sz w:val="24"/>
          <w:szCs w:val="24"/>
          <w:lang w:val="id-ID"/>
        </w:rPr>
        <w:t>, khususnya bahasa Indonesia,</w:t>
      </w:r>
      <w:r w:rsidR="000E25A8">
        <w:rPr>
          <w:sz w:val="24"/>
          <w:szCs w:val="24"/>
          <w:lang w:val="id-ID"/>
        </w:rPr>
        <w:t xml:space="preserve"> </w:t>
      </w:r>
      <w:r w:rsidR="008B24DF">
        <w:rPr>
          <w:sz w:val="24"/>
          <w:szCs w:val="24"/>
          <w:lang w:val="id-ID"/>
        </w:rPr>
        <w:t xml:space="preserve">dalam bertutur </w:t>
      </w:r>
      <w:r w:rsidR="00C454C4">
        <w:rPr>
          <w:sz w:val="24"/>
          <w:szCs w:val="24"/>
          <w:lang w:val="id-ID"/>
        </w:rPr>
        <w:t xml:space="preserve">selain memberikan </w:t>
      </w:r>
      <w:r w:rsidR="008B24DF" w:rsidRPr="008B24DF">
        <w:rPr>
          <w:i/>
          <w:iCs/>
          <w:sz w:val="24"/>
          <w:szCs w:val="24"/>
          <w:lang w:val="id-ID"/>
        </w:rPr>
        <w:t xml:space="preserve">role </w:t>
      </w:r>
      <w:r w:rsidR="00C454C4" w:rsidRPr="008B24DF">
        <w:rPr>
          <w:i/>
          <w:iCs/>
          <w:sz w:val="24"/>
          <w:szCs w:val="24"/>
          <w:lang w:val="id-ID"/>
        </w:rPr>
        <w:t>model</w:t>
      </w:r>
      <w:r w:rsidR="00C454C4">
        <w:rPr>
          <w:sz w:val="24"/>
          <w:szCs w:val="24"/>
          <w:lang w:val="id-ID"/>
        </w:rPr>
        <w:t xml:space="preserve"> tindak berbahasa yang ideal, juga sekaligus mengontrol proses belajar siswa. </w:t>
      </w:r>
    </w:p>
    <w:p w14:paraId="1E9500EE" w14:textId="2B32F559" w:rsidR="003E6CF0" w:rsidRDefault="008B24DF" w:rsidP="00AC4BED">
      <w:pPr>
        <w:pStyle w:val="BodyText"/>
        <w:ind w:firstLine="567"/>
        <w:rPr>
          <w:sz w:val="24"/>
          <w:szCs w:val="24"/>
          <w:lang w:val="id-ID"/>
        </w:rPr>
      </w:pPr>
      <w:r>
        <w:rPr>
          <w:sz w:val="24"/>
          <w:szCs w:val="24"/>
          <w:lang w:val="id-ID"/>
        </w:rPr>
        <w:t xml:space="preserve">Dalam kajian kebahasaan </w:t>
      </w:r>
      <w:r w:rsidR="00AC4BED" w:rsidRPr="00AC4BED">
        <w:rPr>
          <w:sz w:val="24"/>
          <w:szCs w:val="24"/>
          <w:lang w:val="id-ID"/>
        </w:rPr>
        <w:t xml:space="preserve">ada 5 (lima) jenis tindak tutur, </w:t>
      </w:r>
      <w:r>
        <w:rPr>
          <w:sz w:val="24"/>
          <w:szCs w:val="24"/>
          <w:lang w:val="id-ID"/>
        </w:rPr>
        <w:t>yaitu</w:t>
      </w:r>
      <w:r w:rsidR="000E25A8">
        <w:rPr>
          <w:sz w:val="24"/>
          <w:szCs w:val="24"/>
          <w:lang w:val="id-ID"/>
        </w:rPr>
        <w:t xml:space="preserve"> </w:t>
      </w:r>
      <w:r w:rsidR="00AC4BED" w:rsidRPr="00AC4BED">
        <w:rPr>
          <w:sz w:val="24"/>
          <w:szCs w:val="24"/>
          <w:lang w:val="id-ID"/>
        </w:rPr>
        <w:t>deklaratif, interogatif, imperatif, eksklamatif, dan</w:t>
      </w:r>
      <w:r w:rsidR="000E25A8">
        <w:rPr>
          <w:sz w:val="24"/>
          <w:szCs w:val="24"/>
          <w:lang w:val="id-ID"/>
        </w:rPr>
        <w:t xml:space="preserve"> </w:t>
      </w:r>
      <w:r w:rsidR="00AC4BED" w:rsidRPr="00AC4BED">
        <w:rPr>
          <w:sz w:val="24"/>
          <w:szCs w:val="24"/>
          <w:lang w:val="id-ID"/>
        </w:rPr>
        <w:t>empatik</w:t>
      </w:r>
      <w:r w:rsidR="003E6CF0">
        <w:rPr>
          <w:sz w:val="24"/>
          <w:szCs w:val="24"/>
          <w:lang w:val="id-ID"/>
        </w:rPr>
        <w:t xml:space="preserve"> </w:t>
      </w:r>
      <w:r w:rsidR="003E6CF0">
        <w:rPr>
          <w:sz w:val="24"/>
          <w:szCs w:val="24"/>
          <w:lang w:val="id-ID"/>
        </w:rPr>
        <w:fldChar w:fldCharType="begin"/>
      </w:r>
      <w:r w:rsidR="003E6CF0">
        <w:rPr>
          <w:sz w:val="24"/>
          <w:szCs w:val="24"/>
          <w:lang w:val="id-ID"/>
        </w:rPr>
        <w:instrText xml:space="preserve"> ADDIN ZOTERO_ITEM CSL_CITATION {"citationID":"bSwYwuiE","properties":{"formattedCitation":"(Rahardi, 2005, hlm. 79)","plainCitation":"(Rahardi, 2005, hlm. 79)","noteIndex":0},"citationItems":[{"id":947,"uris":["http://zotero.org/users/8725322/items/FZ7TGP89"],"itemData":{"id":947,"type":"book","abstract":"Pragmatics and imperatives used in Indonesian language","call-number":"PL5073 .R245 2005","event-place":"Ciracas, Jakarta","ISBN":"978-979-781-160-0","note":"ZSCC: 0001579","number-of-pages":"182","publisher":"Erlangga","publisher-place":"Ciracas, Jakarta","source":"Library of Congress ISBN","title":"Pragmatik: kesantunan imperatif bahasa Indonesia","title-short":"Pragmatik","author":[{"family":"Rahardi","given":"R. Kunjana"}],"issued":{"date-parts":[["2005"]]}},"locator":"79"}],"schema":"https://github.com/citation-style-language/schema/raw/master/csl-citation.json"} </w:instrText>
      </w:r>
      <w:r w:rsidR="003E6CF0">
        <w:rPr>
          <w:sz w:val="24"/>
          <w:szCs w:val="24"/>
          <w:lang w:val="id-ID"/>
        </w:rPr>
        <w:fldChar w:fldCharType="separate"/>
      </w:r>
      <w:r w:rsidR="003D147D" w:rsidRPr="003D147D">
        <w:rPr>
          <w:sz w:val="24"/>
        </w:rPr>
        <w:t>(Rahardi, 2005, hlm. 79)</w:t>
      </w:r>
      <w:r w:rsidR="003E6CF0">
        <w:rPr>
          <w:sz w:val="24"/>
          <w:szCs w:val="24"/>
          <w:lang w:val="id-ID"/>
        </w:rPr>
        <w:fldChar w:fldCharType="end"/>
      </w:r>
      <w:r w:rsidR="00AC4BED" w:rsidRPr="00AC4BED">
        <w:rPr>
          <w:sz w:val="24"/>
          <w:szCs w:val="24"/>
          <w:lang w:val="id-ID"/>
        </w:rPr>
        <w:t>.</w:t>
      </w:r>
      <w:r w:rsidR="000E25A8">
        <w:rPr>
          <w:sz w:val="24"/>
          <w:szCs w:val="24"/>
          <w:lang w:val="id-ID"/>
        </w:rPr>
        <w:t xml:space="preserve"> </w:t>
      </w:r>
      <w:r w:rsidR="003E6CF0">
        <w:rPr>
          <w:sz w:val="24"/>
          <w:szCs w:val="24"/>
          <w:lang w:val="id-ID"/>
        </w:rPr>
        <w:t xml:space="preserve">Secara sederhana tindak tutur deklaratif </w:t>
      </w:r>
      <w:r w:rsidR="00343ED9">
        <w:rPr>
          <w:sz w:val="24"/>
          <w:szCs w:val="24"/>
          <w:lang w:val="id-ID"/>
        </w:rPr>
        <w:t>dimaknsai sebagai</w:t>
      </w:r>
      <w:r w:rsidR="000E25A8">
        <w:rPr>
          <w:sz w:val="24"/>
          <w:szCs w:val="24"/>
          <w:lang w:val="id-ID"/>
        </w:rPr>
        <w:t xml:space="preserve"> </w:t>
      </w:r>
      <w:r w:rsidR="00343ED9">
        <w:rPr>
          <w:sz w:val="24"/>
          <w:szCs w:val="24"/>
          <w:lang w:val="id-ID"/>
        </w:rPr>
        <w:t xml:space="preserve">tuturan </w:t>
      </w:r>
      <w:r w:rsidR="00343ED9" w:rsidRPr="003E6CF0">
        <w:rPr>
          <w:sz w:val="24"/>
          <w:szCs w:val="24"/>
          <w:lang w:val="id-ID"/>
        </w:rPr>
        <w:t xml:space="preserve">yang telah berisi dengan pernyataan </w:t>
      </w:r>
      <w:r w:rsidR="00343ED9">
        <w:rPr>
          <w:sz w:val="24"/>
          <w:szCs w:val="24"/>
          <w:lang w:val="id-ID"/>
        </w:rPr>
        <w:t xml:space="preserve">Tindak tutur </w:t>
      </w:r>
      <w:r w:rsidR="003E6CF0" w:rsidRPr="003E6CF0">
        <w:rPr>
          <w:sz w:val="24"/>
          <w:szCs w:val="24"/>
          <w:lang w:val="id-ID"/>
        </w:rPr>
        <w:t xml:space="preserve">imperatif </w:t>
      </w:r>
      <w:r w:rsidR="00343ED9">
        <w:rPr>
          <w:sz w:val="24"/>
          <w:szCs w:val="24"/>
          <w:lang w:val="id-ID"/>
        </w:rPr>
        <w:t xml:space="preserve">dimaknai </w:t>
      </w:r>
      <w:r w:rsidR="003E6CF0" w:rsidRPr="003E6CF0">
        <w:rPr>
          <w:sz w:val="24"/>
          <w:szCs w:val="24"/>
          <w:lang w:val="id-ID"/>
        </w:rPr>
        <w:t>mengandung perintah.</w:t>
      </w:r>
      <w:r w:rsidR="000E25A8">
        <w:rPr>
          <w:sz w:val="24"/>
          <w:szCs w:val="24"/>
          <w:lang w:val="id-ID"/>
        </w:rPr>
        <w:t xml:space="preserve"> </w:t>
      </w:r>
      <w:r w:rsidR="00343ED9">
        <w:rPr>
          <w:sz w:val="24"/>
          <w:szCs w:val="24"/>
          <w:lang w:val="id-ID"/>
        </w:rPr>
        <w:t xml:space="preserve">Tuturan </w:t>
      </w:r>
      <w:r w:rsidR="003E6CF0" w:rsidRPr="003E6CF0">
        <w:rPr>
          <w:sz w:val="24"/>
          <w:szCs w:val="24"/>
          <w:lang w:val="id-ID"/>
        </w:rPr>
        <w:t>interogatif</w:t>
      </w:r>
      <w:r w:rsidR="000E25A8">
        <w:rPr>
          <w:sz w:val="24"/>
          <w:szCs w:val="24"/>
          <w:lang w:val="id-ID"/>
        </w:rPr>
        <w:t xml:space="preserve"> </w:t>
      </w:r>
      <w:r w:rsidR="003E6CF0" w:rsidRPr="003E6CF0">
        <w:rPr>
          <w:sz w:val="24"/>
          <w:szCs w:val="24"/>
          <w:lang w:val="id-ID"/>
        </w:rPr>
        <w:t>berisi dengan</w:t>
      </w:r>
      <w:r w:rsidR="000E25A8">
        <w:rPr>
          <w:sz w:val="24"/>
          <w:szCs w:val="24"/>
          <w:lang w:val="id-ID"/>
        </w:rPr>
        <w:t xml:space="preserve"> </w:t>
      </w:r>
      <w:r w:rsidR="003E6CF0" w:rsidRPr="003E6CF0">
        <w:rPr>
          <w:sz w:val="24"/>
          <w:szCs w:val="24"/>
          <w:lang w:val="id-ID"/>
        </w:rPr>
        <w:t xml:space="preserve">pertanyaan. </w:t>
      </w:r>
      <w:r w:rsidR="00860132">
        <w:rPr>
          <w:sz w:val="24"/>
          <w:szCs w:val="24"/>
          <w:lang w:val="id-ID"/>
        </w:rPr>
        <w:t xml:space="preserve">Tuturan eklamatif mengandung interyeksi (penyeru), dan tuturan empatik berisi pernyataan dimana penutur turut merasakan </w:t>
      </w:r>
      <w:r w:rsidR="00860132">
        <w:rPr>
          <w:sz w:val="24"/>
          <w:szCs w:val="24"/>
          <w:lang w:val="id-ID"/>
        </w:rPr>
        <w:lastRenderedPageBreak/>
        <w:t xml:space="preserve">perasaan yang sama dengan petuturnya. </w:t>
      </w:r>
      <w:r w:rsidR="006109B2">
        <w:rPr>
          <w:sz w:val="24"/>
          <w:szCs w:val="24"/>
          <w:lang w:val="id-ID"/>
        </w:rPr>
        <w:t xml:space="preserve">Menimbang karakteristiknya, tuturan imperatif sangat dibutuhkan guru dalam </w:t>
      </w:r>
      <w:r w:rsidR="0003078B">
        <w:rPr>
          <w:sz w:val="24"/>
          <w:szCs w:val="24"/>
          <w:lang w:val="id-ID"/>
        </w:rPr>
        <w:t xml:space="preserve">mengampu </w:t>
      </w:r>
      <w:r w:rsidR="006109B2">
        <w:rPr>
          <w:sz w:val="24"/>
          <w:szCs w:val="24"/>
          <w:lang w:val="id-ID"/>
        </w:rPr>
        <w:t>proses belajar mengajar.</w:t>
      </w:r>
    </w:p>
    <w:p w14:paraId="3644B248" w14:textId="78F9F458" w:rsidR="006A46E6" w:rsidRPr="00AC4BED" w:rsidRDefault="006109B2" w:rsidP="006A46E6">
      <w:pPr>
        <w:pStyle w:val="BodyText"/>
        <w:ind w:firstLine="567"/>
        <w:rPr>
          <w:sz w:val="24"/>
          <w:szCs w:val="24"/>
          <w:lang w:val="id-ID"/>
        </w:rPr>
      </w:pPr>
      <w:r>
        <w:rPr>
          <w:sz w:val="24"/>
          <w:szCs w:val="24"/>
          <w:lang w:val="id-ID"/>
        </w:rPr>
        <w:t xml:space="preserve"> </w:t>
      </w:r>
      <w:r w:rsidR="00AC4BED" w:rsidRPr="00AC4BED">
        <w:rPr>
          <w:sz w:val="24"/>
          <w:szCs w:val="24"/>
          <w:lang w:val="id-ID"/>
        </w:rPr>
        <w:t>Pengamatan awal</w:t>
      </w:r>
      <w:r w:rsidR="000E25A8">
        <w:rPr>
          <w:sz w:val="24"/>
          <w:szCs w:val="24"/>
          <w:lang w:val="id-ID"/>
        </w:rPr>
        <w:t xml:space="preserve"> </w:t>
      </w:r>
      <w:r w:rsidR="0003078B">
        <w:rPr>
          <w:sz w:val="24"/>
          <w:szCs w:val="24"/>
          <w:lang w:val="id-ID"/>
        </w:rPr>
        <w:t xml:space="preserve">mendapati </w:t>
      </w:r>
      <w:r w:rsidR="00AC4BED" w:rsidRPr="00AC4BED">
        <w:rPr>
          <w:sz w:val="24"/>
          <w:szCs w:val="24"/>
          <w:lang w:val="id-ID"/>
        </w:rPr>
        <w:t>bahwa penggunaan kalimat imperatif pada saat kegiatan belajar mengajar memiliki beberapa manfaat, antara lain memperjelas uraian materi yang disampaikan guru, memperlancar pemberian tugas agar siswa dapat mengerjakannya sesuai intruksi, dan masih banyak lagi manfaatnya. Namun,</w:t>
      </w:r>
      <w:r w:rsidR="0003078B">
        <w:rPr>
          <w:sz w:val="24"/>
          <w:szCs w:val="24"/>
          <w:lang w:val="id-ID"/>
        </w:rPr>
        <w:t xml:space="preserve"> </w:t>
      </w:r>
      <w:r w:rsidR="00AC4BED" w:rsidRPr="00AC4BED">
        <w:rPr>
          <w:sz w:val="24"/>
          <w:szCs w:val="24"/>
          <w:lang w:val="id-ID"/>
        </w:rPr>
        <w:t xml:space="preserve">penggunaan kalimat imperatif </w:t>
      </w:r>
      <w:r w:rsidR="0003078B">
        <w:rPr>
          <w:sz w:val="24"/>
          <w:szCs w:val="24"/>
          <w:lang w:val="id-ID"/>
        </w:rPr>
        <w:t xml:space="preserve">yang berlebihan menumbuhkan kesan </w:t>
      </w:r>
      <w:r w:rsidR="00AC4BED" w:rsidRPr="00AC4BED">
        <w:rPr>
          <w:sz w:val="24"/>
          <w:szCs w:val="24"/>
          <w:lang w:val="id-ID"/>
        </w:rPr>
        <w:t xml:space="preserve">guru </w:t>
      </w:r>
      <w:r w:rsidR="0003078B">
        <w:rPr>
          <w:sz w:val="24"/>
          <w:szCs w:val="24"/>
          <w:lang w:val="id-ID"/>
        </w:rPr>
        <w:t>menjadi sosok yang</w:t>
      </w:r>
      <w:r w:rsidR="000E25A8">
        <w:rPr>
          <w:sz w:val="24"/>
          <w:szCs w:val="24"/>
          <w:lang w:val="id-ID"/>
        </w:rPr>
        <w:t xml:space="preserve"> </w:t>
      </w:r>
      <w:r w:rsidR="00AC4BED" w:rsidRPr="00AC4BED">
        <w:rPr>
          <w:sz w:val="24"/>
          <w:szCs w:val="24"/>
          <w:lang w:val="id-ID"/>
        </w:rPr>
        <w:t>suka memerintah</w:t>
      </w:r>
      <w:r w:rsidR="0003078B">
        <w:rPr>
          <w:sz w:val="24"/>
          <w:szCs w:val="24"/>
          <w:lang w:val="id-ID"/>
        </w:rPr>
        <w:t xml:space="preserve"> dan pembelajaran yang berpusat pada siswa sulit diwujudkan. </w:t>
      </w:r>
    </w:p>
    <w:p w14:paraId="611A428C" w14:textId="42399F1E" w:rsidR="00F83352" w:rsidRDefault="00AC4BED" w:rsidP="00AC4BED">
      <w:pPr>
        <w:pStyle w:val="BodyText"/>
        <w:ind w:firstLine="709"/>
        <w:rPr>
          <w:sz w:val="24"/>
          <w:szCs w:val="24"/>
          <w:lang w:val="id-ID"/>
        </w:rPr>
      </w:pPr>
      <w:r w:rsidRPr="00AC4BED">
        <w:rPr>
          <w:sz w:val="24"/>
          <w:szCs w:val="24"/>
          <w:lang w:val="id-ID"/>
        </w:rPr>
        <w:t xml:space="preserve">Penelitian </w:t>
      </w:r>
      <w:r w:rsidR="006A46E6">
        <w:rPr>
          <w:sz w:val="24"/>
          <w:szCs w:val="24"/>
          <w:lang w:val="id-ID"/>
        </w:rPr>
        <w:t xml:space="preserve">Kunjana </w:t>
      </w:r>
      <w:r w:rsidRPr="00AC4BED">
        <w:rPr>
          <w:sz w:val="24"/>
          <w:szCs w:val="24"/>
          <w:lang w:val="id-ID"/>
        </w:rPr>
        <w:t xml:space="preserve">Rahardi </w:t>
      </w:r>
      <w:r w:rsidR="006A46E6">
        <w:rPr>
          <w:sz w:val="24"/>
          <w:szCs w:val="24"/>
          <w:lang w:val="id-ID"/>
        </w:rPr>
        <w:t xml:space="preserve">melaporkan bahwa dalam bahasa Indonesia ditemukan </w:t>
      </w:r>
      <w:r w:rsidR="001034B4">
        <w:rPr>
          <w:sz w:val="24"/>
          <w:szCs w:val="24"/>
          <w:lang w:val="id-ID"/>
        </w:rPr>
        <w:t xml:space="preserve">sepuluh jenis penanda kesantunan imperatif </w:t>
      </w:r>
      <w:r w:rsidR="001034B4">
        <w:rPr>
          <w:sz w:val="24"/>
          <w:szCs w:val="24"/>
          <w:lang w:val="id-ID"/>
        </w:rPr>
        <w:fldChar w:fldCharType="begin"/>
      </w:r>
      <w:r w:rsidR="001034B4">
        <w:rPr>
          <w:sz w:val="24"/>
          <w:szCs w:val="24"/>
          <w:lang w:val="id-ID"/>
        </w:rPr>
        <w:instrText xml:space="preserve"> ADDIN ZOTERO_ITEM CSL_CITATION {"citationID":"apN8qNFV","properties":{"formattedCitation":"(Rahardi, 1999)","plainCitation":"(Rahardi, 1999)","noteIndex":0},"citationItems":[{"id":996,"uris":["http://zotero.org/users/8725322/items/HINLHEFI"],"itemData":{"id":996,"type":"article-journal","container-title":"Humaniora","issue":"2","note":"ZSCC: 0000013","page":"16–23","source":"Google Scholar","title":"Imperatif dalam bahasa Indonesia: Penanda-penanda kesantunan linguistiknya","title-short":"Imperatif dalam bahasa Indonesia","volume":"11","author":[{"family":"Rahardi","given":"R. Kunjana"}],"issued":{"date-parts":[["1999"]]}}}],"schema":"https://github.com/citation-style-language/schema/raw/master/csl-citation.json"} </w:instrText>
      </w:r>
      <w:r w:rsidR="001034B4">
        <w:rPr>
          <w:sz w:val="24"/>
          <w:szCs w:val="24"/>
          <w:lang w:val="id-ID"/>
        </w:rPr>
        <w:fldChar w:fldCharType="separate"/>
      </w:r>
      <w:r w:rsidR="003D147D" w:rsidRPr="003D147D">
        <w:rPr>
          <w:sz w:val="24"/>
        </w:rPr>
        <w:t>(Rahardi, 1999)</w:t>
      </w:r>
      <w:r w:rsidR="001034B4">
        <w:rPr>
          <w:sz w:val="24"/>
          <w:szCs w:val="24"/>
          <w:lang w:val="id-ID"/>
        </w:rPr>
        <w:fldChar w:fldCharType="end"/>
      </w:r>
      <w:r w:rsidR="001034B4">
        <w:rPr>
          <w:sz w:val="24"/>
          <w:szCs w:val="24"/>
          <w:lang w:val="id-ID"/>
        </w:rPr>
        <w:t xml:space="preserve"> dan </w:t>
      </w:r>
      <w:r w:rsidR="006A46E6" w:rsidRPr="00AC4BED">
        <w:rPr>
          <w:sz w:val="24"/>
          <w:szCs w:val="24"/>
          <w:lang w:val="id-ID"/>
        </w:rPr>
        <w:t xml:space="preserve">tujuh belas jenis </w:t>
      </w:r>
      <w:r w:rsidRPr="00AC4BED">
        <w:rPr>
          <w:sz w:val="24"/>
          <w:szCs w:val="24"/>
          <w:lang w:val="id-ID"/>
        </w:rPr>
        <w:t>tuturan pragmatik imperatif</w:t>
      </w:r>
      <w:r w:rsidR="00F83352">
        <w:rPr>
          <w:sz w:val="24"/>
          <w:szCs w:val="24"/>
          <w:lang w:val="id-ID"/>
        </w:rPr>
        <w:t xml:space="preserve"> </w:t>
      </w:r>
      <w:r w:rsidR="00F83352">
        <w:rPr>
          <w:sz w:val="24"/>
          <w:szCs w:val="24"/>
          <w:lang w:val="id-ID"/>
        </w:rPr>
        <w:fldChar w:fldCharType="begin"/>
      </w:r>
      <w:r w:rsidR="00F83352">
        <w:rPr>
          <w:sz w:val="24"/>
          <w:szCs w:val="24"/>
          <w:lang w:val="id-ID"/>
        </w:rPr>
        <w:instrText xml:space="preserve"> ADDIN ZOTERO_ITEM CSL_CITATION {"citationID":"ZIvGbfFT","properties":{"formattedCitation":"(Rahardi, 2005)","plainCitation":"(Rahardi, 2005)","noteIndex":0},"citationItems":[{"id":947,"uris":["http://zotero.org/users/8725322/items/FZ7TGP89"],"itemData":{"id":947,"type":"book","abstract":"Pragmatics and imperatives used in Indonesian language","call-number":"PL5073 .R245 2005","event-place":"Ciracas, Jakarta","ISBN":"978-979-781-160-0","note":"ZSCC: 0001579","number-of-pages":"182","publisher":"Erlangga","publisher-place":"Ciracas, Jakarta","source":"Library of Congress ISBN","title":"Pragmatik: kesantunan imperatif bahasa Indonesia","title-short":"Pragmatik","author":[{"family":"Rahardi","given":"R. Kunjana"}],"issued":{"date-parts":[["2005"]]}}}],"schema":"https://github.com/citation-style-language/schema/raw/master/csl-citation.json"} </w:instrText>
      </w:r>
      <w:r w:rsidR="00F83352">
        <w:rPr>
          <w:sz w:val="24"/>
          <w:szCs w:val="24"/>
          <w:lang w:val="id-ID"/>
        </w:rPr>
        <w:fldChar w:fldCharType="separate"/>
      </w:r>
      <w:r w:rsidR="003D147D" w:rsidRPr="003D147D">
        <w:rPr>
          <w:sz w:val="24"/>
        </w:rPr>
        <w:t>(Rahardi, 2005)</w:t>
      </w:r>
      <w:r w:rsidR="00F83352">
        <w:rPr>
          <w:sz w:val="24"/>
          <w:szCs w:val="24"/>
          <w:lang w:val="id-ID"/>
        </w:rPr>
        <w:fldChar w:fldCharType="end"/>
      </w:r>
      <w:r w:rsidRPr="00AC4BED">
        <w:rPr>
          <w:sz w:val="24"/>
          <w:szCs w:val="24"/>
          <w:lang w:val="id-ID"/>
        </w:rPr>
        <w:t xml:space="preserve">. </w:t>
      </w:r>
      <w:r w:rsidR="00F83352">
        <w:rPr>
          <w:sz w:val="24"/>
          <w:szCs w:val="24"/>
          <w:lang w:val="id-ID"/>
        </w:rPr>
        <w:t xml:space="preserve">Penelitian bahasa yang digunakan guru dalam melaksanakan pembelajaran, yang dilakukan Geovani FP Rahayu dengan subyek penelitian guru kelas VII dan VIII SMP di Jogjakarta, melaporkan bahwa </w:t>
      </w:r>
      <w:r w:rsidR="00EE01BA">
        <w:rPr>
          <w:sz w:val="24"/>
          <w:szCs w:val="24"/>
          <w:lang w:val="id-ID"/>
        </w:rPr>
        <w:t xml:space="preserve">bentuk </w:t>
      </w:r>
      <w:r w:rsidR="00F83352" w:rsidRPr="00F83352">
        <w:rPr>
          <w:sz w:val="24"/>
          <w:szCs w:val="24"/>
          <w:lang w:val="id-ID"/>
        </w:rPr>
        <w:t xml:space="preserve">imperatif </w:t>
      </w:r>
      <w:r w:rsidR="00EE01BA">
        <w:rPr>
          <w:sz w:val="24"/>
          <w:szCs w:val="24"/>
          <w:lang w:val="id-ID"/>
        </w:rPr>
        <w:t xml:space="preserve">paling banyak yang diujarkan </w:t>
      </w:r>
      <w:r w:rsidR="00F83352" w:rsidRPr="00F83352">
        <w:rPr>
          <w:sz w:val="24"/>
          <w:szCs w:val="24"/>
          <w:lang w:val="id-ID"/>
        </w:rPr>
        <w:t xml:space="preserve">guru </w:t>
      </w:r>
      <w:r w:rsidR="00EE01BA">
        <w:rPr>
          <w:sz w:val="24"/>
          <w:szCs w:val="24"/>
          <w:lang w:val="id-ID"/>
        </w:rPr>
        <w:t>ber</w:t>
      </w:r>
      <w:r w:rsidR="00F83352" w:rsidRPr="00F83352">
        <w:rPr>
          <w:sz w:val="24"/>
          <w:szCs w:val="24"/>
          <w:lang w:val="id-ID"/>
        </w:rPr>
        <w:t>makna imperatif perintah</w:t>
      </w:r>
      <w:r w:rsidR="00F83352">
        <w:rPr>
          <w:sz w:val="24"/>
          <w:szCs w:val="24"/>
          <w:lang w:val="id-ID"/>
        </w:rPr>
        <w:t xml:space="preserve"> </w:t>
      </w:r>
      <w:r w:rsidR="00F83352">
        <w:rPr>
          <w:sz w:val="24"/>
          <w:szCs w:val="24"/>
          <w:lang w:val="id-ID"/>
        </w:rPr>
        <w:fldChar w:fldCharType="begin"/>
      </w:r>
      <w:r w:rsidR="00F83352">
        <w:rPr>
          <w:sz w:val="24"/>
          <w:szCs w:val="24"/>
          <w:lang w:val="id-ID"/>
        </w:rPr>
        <w:instrText xml:space="preserve"> ADDIN ZOTERO_ITEM CSL_CITATION {"citationID":"JENOpFuh","properties":{"formattedCitation":"(Rahayu, 2017)","plainCitation":"(Rahayu, 2017)","noteIndex":0},"citationItems":[{"id":975,"uris":["http://zotero.org/users/8725322/items/B4ILGSNW"],"itemData":{"id":975,"type":"article","note":"ZSCC: 0000000","publisher":"Skripsi. Program Studi Pendidikan Bahasa Sastra Indonesia Universitas Sanata …","source":"Google Scholar","title":"Maksud Tuturan Imperatif Pada Tuturan Guru Kepada Siswa Kelas VII dan VIII dalam Pembelajaran Bahasa Indonesia di Kelas: Suatu Kajian Pragmatik","title-short":"Maksud Tuturan Imperatif Pada Tuturan Guru Kepada Siswa Kelas VII dan VIII dalam Pembelajaran Bahasa Indonesia di Kelas","author":[{"family":"Rahayu","given":"Geovani Futut Puji"}],"issued":{"date-parts":[["2017"]]}}}],"schema":"https://github.com/citation-style-language/schema/raw/master/csl-citation.json"} </w:instrText>
      </w:r>
      <w:r w:rsidR="00F83352">
        <w:rPr>
          <w:sz w:val="24"/>
          <w:szCs w:val="24"/>
          <w:lang w:val="id-ID"/>
        </w:rPr>
        <w:fldChar w:fldCharType="separate"/>
      </w:r>
      <w:r w:rsidR="003D147D" w:rsidRPr="003D147D">
        <w:rPr>
          <w:sz w:val="24"/>
        </w:rPr>
        <w:t>(Rahayu, 2017)</w:t>
      </w:r>
      <w:r w:rsidR="00F83352">
        <w:rPr>
          <w:sz w:val="24"/>
          <w:szCs w:val="24"/>
          <w:lang w:val="id-ID"/>
        </w:rPr>
        <w:fldChar w:fldCharType="end"/>
      </w:r>
      <w:r w:rsidR="00F83352">
        <w:rPr>
          <w:sz w:val="24"/>
          <w:szCs w:val="24"/>
          <w:lang w:val="id-ID"/>
        </w:rPr>
        <w:t>.</w:t>
      </w:r>
      <w:r w:rsidR="00B65EA7">
        <w:rPr>
          <w:sz w:val="24"/>
          <w:szCs w:val="24"/>
          <w:lang w:val="id-ID"/>
        </w:rPr>
        <w:t xml:space="preserve"> Temuan penelitian Sudjalil dan Mujianto juga sejalan dengan temuan Rahayu </w:t>
      </w:r>
      <w:r w:rsidR="00B65EA7">
        <w:rPr>
          <w:sz w:val="24"/>
          <w:szCs w:val="24"/>
          <w:lang w:val="id-ID"/>
        </w:rPr>
        <w:fldChar w:fldCharType="begin"/>
      </w:r>
      <w:r w:rsidR="00B65EA7">
        <w:rPr>
          <w:sz w:val="24"/>
          <w:szCs w:val="24"/>
          <w:lang w:val="id-ID"/>
        </w:rPr>
        <w:instrText xml:space="preserve"> ADDIN ZOTERO_ITEM CSL_CITATION {"citationID":"IxJEO777","properties":{"formattedCitation":"(Sudjalil &amp; Mujianto, 2017, hlm. 23\\uc0\\u8211{}24)","plainCitation":"(Sudjalil &amp; Mujianto, 2017, hlm. 23–24)","noteIndex":0},"citationItems":[{"id":976,"uris":["http://zotero.org/users/8725322/items/RWEL5T9U"],"itemData":{"id":976,"type":"thesis","genre":"PhD Thesis","note":"ZSCC: 0000001","publisher":"Udayana University","source":"Google Scholar","title":"Strategi imperatif verbal guru dalam penanaman nilai karakter pada siswa SMA unggulan di Malang","author":[{"family":"Sudjalil","given":"Sudjalil"},{"family":"Mujianto","given":"Gigit"}],"issued":{"date-parts":[["2017"]]}},"locator":"23-24"}],"schema":"https://github.com/citation-style-language/schema/raw/master/csl-citation.json"} </w:instrText>
      </w:r>
      <w:r w:rsidR="00B65EA7">
        <w:rPr>
          <w:sz w:val="24"/>
          <w:szCs w:val="24"/>
          <w:lang w:val="id-ID"/>
        </w:rPr>
        <w:fldChar w:fldCharType="separate"/>
      </w:r>
      <w:r w:rsidR="003D147D" w:rsidRPr="003D147D">
        <w:rPr>
          <w:sz w:val="24"/>
          <w:szCs w:val="24"/>
        </w:rPr>
        <w:t>(Sudjalil &amp; Mujianto, 2017, hlm. 23–24)</w:t>
      </w:r>
      <w:r w:rsidR="00B65EA7">
        <w:rPr>
          <w:sz w:val="24"/>
          <w:szCs w:val="24"/>
          <w:lang w:val="id-ID"/>
        </w:rPr>
        <w:fldChar w:fldCharType="end"/>
      </w:r>
      <w:r w:rsidR="00B65EA7">
        <w:rPr>
          <w:sz w:val="24"/>
          <w:szCs w:val="24"/>
          <w:lang w:val="id-ID"/>
        </w:rPr>
        <w:t xml:space="preserve">, dimana tuturan imperatif difungsikan untuk memerintah siswa. </w:t>
      </w:r>
      <w:r w:rsidR="00AE3BB6">
        <w:rPr>
          <w:sz w:val="24"/>
          <w:szCs w:val="24"/>
          <w:lang w:val="id-ID"/>
        </w:rPr>
        <w:t>Penelitian lain dengan subyek penelitian siswa sekolah dasar dengan latar belakang budaya Jawa yang dilakukan Utami dan Prayitno menemukan hasil yang lebih beragam,</w:t>
      </w:r>
      <w:r w:rsidR="00925D9E">
        <w:rPr>
          <w:sz w:val="24"/>
          <w:szCs w:val="24"/>
          <w:lang w:val="id-ID"/>
        </w:rPr>
        <w:t xml:space="preserve"> bentuk </w:t>
      </w:r>
      <w:r w:rsidR="00AE3BB6" w:rsidRPr="00AE3BB6">
        <w:rPr>
          <w:sz w:val="24"/>
          <w:szCs w:val="24"/>
          <w:lang w:val="id-ID"/>
        </w:rPr>
        <w:t xml:space="preserve">tuturan imperatif guru-siswa berupa imperatif ajakan, suruhan, permintaan, mengizinkan, larangan, anjuran, </w:t>
      </w:r>
      <w:r w:rsidR="00925D9E" w:rsidRPr="00AE3BB6">
        <w:rPr>
          <w:sz w:val="24"/>
          <w:szCs w:val="24"/>
          <w:lang w:val="id-ID"/>
        </w:rPr>
        <w:t xml:space="preserve">ucapan selamat, </w:t>
      </w:r>
      <w:r w:rsidR="00925D9E">
        <w:rPr>
          <w:sz w:val="24"/>
          <w:szCs w:val="24"/>
          <w:lang w:val="id-ID"/>
        </w:rPr>
        <w:t>h</w:t>
      </w:r>
      <w:r w:rsidR="00AE3BB6" w:rsidRPr="00AE3BB6">
        <w:rPr>
          <w:sz w:val="24"/>
          <w:szCs w:val="24"/>
          <w:lang w:val="id-ID"/>
        </w:rPr>
        <w:t xml:space="preserve">imbauan, permohonan, </w:t>
      </w:r>
      <w:r w:rsidR="00925D9E" w:rsidRPr="00AE3BB6">
        <w:rPr>
          <w:sz w:val="24"/>
          <w:szCs w:val="24"/>
          <w:lang w:val="id-ID"/>
        </w:rPr>
        <w:t xml:space="preserve">perintah, </w:t>
      </w:r>
      <w:r w:rsidR="00AE3BB6" w:rsidRPr="00AE3BB6">
        <w:rPr>
          <w:sz w:val="24"/>
          <w:szCs w:val="24"/>
          <w:lang w:val="id-ID"/>
        </w:rPr>
        <w:t xml:space="preserve">dan </w:t>
      </w:r>
      <w:r w:rsidR="00925D9E">
        <w:rPr>
          <w:sz w:val="24"/>
          <w:szCs w:val="24"/>
          <w:lang w:val="id-ID"/>
        </w:rPr>
        <w:t xml:space="preserve"> </w:t>
      </w:r>
      <w:r w:rsidR="00AE3BB6" w:rsidRPr="00AE3BB6">
        <w:rPr>
          <w:sz w:val="24"/>
          <w:szCs w:val="24"/>
          <w:lang w:val="id-ID"/>
        </w:rPr>
        <w:t>desakan</w:t>
      </w:r>
      <w:r w:rsidR="00AE3BB6">
        <w:rPr>
          <w:sz w:val="24"/>
          <w:szCs w:val="24"/>
          <w:lang w:val="id-ID"/>
        </w:rPr>
        <w:t xml:space="preserve"> </w:t>
      </w:r>
      <w:r w:rsidR="00AE3BB6">
        <w:rPr>
          <w:sz w:val="24"/>
          <w:szCs w:val="24"/>
          <w:lang w:val="id-ID"/>
        </w:rPr>
        <w:fldChar w:fldCharType="begin"/>
      </w:r>
      <w:r w:rsidR="00AE3BB6">
        <w:rPr>
          <w:sz w:val="24"/>
          <w:szCs w:val="24"/>
          <w:lang w:val="id-ID"/>
        </w:rPr>
        <w:instrText xml:space="preserve"> ADDIN ZOTERO_ITEM CSL_CITATION {"citationID":"IFynVtP5","properties":{"formattedCitation":"(Utami &amp; Prayitno, 2016, hlm. 4\\uc0\\u8211{}8)","plainCitation":"(Utami &amp; Prayitno, 2016, hlm. 4–8)","noteIndex":0},"citationItems":[{"id":962,"uris":["http://zotero.org/users/8725322/items/LC2CFC64"],"itemData":{"id":962,"type":"thesis","genre":"PhD Thesis","note":"ZSCC: 0000001","publisher":"Universitas Muhammadiyah Surakarta","source":"Google Scholar","title":"Bentuk Tuturan Imperatif dan Satuan Lingual Pembentuk Maksud Imperatif Guru-Siswa dalam Kegiatan Belajar Mengajar di Lingkungan SD Berlatar Belakang Budaya Jawa","author":[{"family":"Utami","given":"Melati Putri"},{"family":"Prayitno","given":"Harun Joko"}],"issued":{"date-parts":[["2016"]]}},"locator":"4-8"}],"schema":"https://github.com/citation-style-language/schema/raw/master/csl-citation.json"} </w:instrText>
      </w:r>
      <w:r w:rsidR="00AE3BB6">
        <w:rPr>
          <w:sz w:val="24"/>
          <w:szCs w:val="24"/>
          <w:lang w:val="id-ID"/>
        </w:rPr>
        <w:fldChar w:fldCharType="separate"/>
      </w:r>
      <w:r w:rsidR="003D147D" w:rsidRPr="003D147D">
        <w:rPr>
          <w:sz w:val="24"/>
          <w:szCs w:val="24"/>
        </w:rPr>
        <w:t>(Utami &amp; Prayitno, 2016, hlm. 4–8)</w:t>
      </w:r>
      <w:r w:rsidR="00AE3BB6">
        <w:rPr>
          <w:sz w:val="24"/>
          <w:szCs w:val="24"/>
          <w:lang w:val="id-ID"/>
        </w:rPr>
        <w:fldChar w:fldCharType="end"/>
      </w:r>
      <w:r w:rsidR="004812B2">
        <w:rPr>
          <w:sz w:val="24"/>
          <w:szCs w:val="24"/>
          <w:lang w:val="id-ID"/>
        </w:rPr>
        <w:t>. H</w:t>
      </w:r>
      <w:r w:rsidR="00AE3BB6">
        <w:rPr>
          <w:sz w:val="24"/>
          <w:szCs w:val="24"/>
          <w:lang w:val="id-ID"/>
        </w:rPr>
        <w:t xml:space="preserve">asil </w:t>
      </w:r>
      <w:r w:rsidR="004812B2">
        <w:rPr>
          <w:sz w:val="24"/>
          <w:szCs w:val="24"/>
          <w:lang w:val="id-ID"/>
        </w:rPr>
        <w:t xml:space="preserve">penelitian Utami &amp; Prayitno sejalan dengan temuan penelitian Waqori yang meneliti tuturan </w:t>
      </w:r>
      <w:r w:rsidR="004812B2" w:rsidRPr="004812B2">
        <w:rPr>
          <w:sz w:val="24"/>
          <w:szCs w:val="24"/>
          <w:lang w:val="id-ID"/>
        </w:rPr>
        <w:t>guru</w:t>
      </w:r>
      <w:r w:rsidR="000E25A8">
        <w:rPr>
          <w:sz w:val="24"/>
          <w:szCs w:val="24"/>
          <w:lang w:val="id-ID"/>
        </w:rPr>
        <w:t xml:space="preserve"> </w:t>
      </w:r>
      <w:r w:rsidR="004812B2" w:rsidRPr="004812B2">
        <w:rPr>
          <w:sz w:val="24"/>
          <w:szCs w:val="24"/>
          <w:lang w:val="id-ID"/>
        </w:rPr>
        <w:t>MI Al-Fattah Kota Malang</w:t>
      </w:r>
      <w:r w:rsidR="004812B2">
        <w:rPr>
          <w:sz w:val="24"/>
          <w:szCs w:val="24"/>
          <w:lang w:val="id-ID"/>
        </w:rPr>
        <w:t xml:space="preserve"> </w:t>
      </w:r>
      <w:r w:rsidR="004812B2">
        <w:rPr>
          <w:sz w:val="24"/>
          <w:szCs w:val="24"/>
          <w:lang w:val="id-ID"/>
        </w:rPr>
        <w:fldChar w:fldCharType="begin"/>
      </w:r>
      <w:r w:rsidR="004812B2">
        <w:rPr>
          <w:sz w:val="24"/>
          <w:szCs w:val="24"/>
          <w:lang w:val="id-ID"/>
        </w:rPr>
        <w:instrText xml:space="preserve"> ADDIN ZOTERO_ITEM CSL_CITATION {"citationID":"tD3q697Z","properties":{"formattedCitation":"(Waqori, 2018)","plainCitation":"(Waqori, 2018)","noteIndex":0},"citationItems":[{"id":963,"uris":["http://zotero.org/users/8725322/items/4MYR667T"],"itemData":{"id":963,"type":"article-journal","container-title":"Al-Mudarris: Journal Of Education","issue":"1","note":"ZSCC: 0000000","page":"55–61","source":"Google Scholar","title":"Analisis Tuturan Imperatif Bahasa Jawa Guru Pada Siswa Kelas II Madrasah Ibtidaiyah Al-fattah Kota Malang","volume":"1","author":[{"family":"Waqori","given":"Hullatun"}],"issued":{"date-parts":[["2018"]]}}}],"schema":"https://github.com/citation-style-language/schema/raw/master/csl-citation.json"} </w:instrText>
      </w:r>
      <w:r w:rsidR="004812B2">
        <w:rPr>
          <w:sz w:val="24"/>
          <w:szCs w:val="24"/>
          <w:lang w:val="id-ID"/>
        </w:rPr>
        <w:fldChar w:fldCharType="separate"/>
      </w:r>
      <w:r w:rsidR="003D147D" w:rsidRPr="003D147D">
        <w:rPr>
          <w:sz w:val="24"/>
        </w:rPr>
        <w:t>(Waqori, 2018)</w:t>
      </w:r>
      <w:r w:rsidR="004812B2">
        <w:rPr>
          <w:sz w:val="24"/>
          <w:szCs w:val="24"/>
          <w:lang w:val="id-ID"/>
        </w:rPr>
        <w:fldChar w:fldCharType="end"/>
      </w:r>
      <w:r w:rsidR="004812B2">
        <w:rPr>
          <w:sz w:val="24"/>
          <w:szCs w:val="24"/>
          <w:lang w:val="id-ID"/>
        </w:rPr>
        <w:t>.</w:t>
      </w:r>
    </w:p>
    <w:p w14:paraId="16EC420E" w14:textId="2728B825" w:rsidR="00AC4BED" w:rsidRPr="00AC4BED" w:rsidRDefault="00AC4BED" w:rsidP="00AC4BED">
      <w:pPr>
        <w:pStyle w:val="BodyText"/>
        <w:ind w:firstLine="709"/>
        <w:rPr>
          <w:sz w:val="24"/>
          <w:szCs w:val="24"/>
        </w:rPr>
      </w:pPr>
      <w:r w:rsidRPr="00AC4BED">
        <w:rPr>
          <w:sz w:val="24"/>
          <w:szCs w:val="24"/>
          <w:lang w:val="id-ID"/>
        </w:rPr>
        <w:t>Peneliti</w:t>
      </w:r>
      <w:r w:rsidR="00DC2589">
        <w:rPr>
          <w:sz w:val="24"/>
          <w:szCs w:val="24"/>
          <w:lang w:val="id-ID"/>
        </w:rPr>
        <w:t>an ini</w:t>
      </w:r>
      <w:r w:rsidR="000E25A8">
        <w:rPr>
          <w:sz w:val="24"/>
          <w:szCs w:val="24"/>
          <w:lang w:val="id-ID"/>
        </w:rPr>
        <w:t xml:space="preserve"> </w:t>
      </w:r>
      <w:r w:rsidR="00DC2589">
        <w:rPr>
          <w:sz w:val="24"/>
          <w:szCs w:val="24"/>
          <w:lang w:val="id-ID"/>
        </w:rPr>
        <w:t>mengkaji bahasa yang digunakan guru-guru jenjang Sekolah Dasar</w:t>
      </w:r>
      <w:r w:rsidR="000E25A8">
        <w:rPr>
          <w:sz w:val="24"/>
          <w:szCs w:val="24"/>
          <w:lang w:val="id-ID"/>
        </w:rPr>
        <w:t xml:space="preserve"> </w:t>
      </w:r>
      <w:r w:rsidR="00DC2589">
        <w:rPr>
          <w:sz w:val="24"/>
          <w:szCs w:val="24"/>
          <w:lang w:val="id-ID"/>
        </w:rPr>
        <w:t xml:space="preserve">di Kota Bengkulu dalam proses belajar mengajar di kelas. </w:t>
      </w:r>
      <w:r w:rsidR="004D06EF">
        <w:rPr>
          <w:sz w:val="24"/>
          <w:szCs w:val="24"/>
          <w:lang w:val="id-ID"/>
        </w:rPr>
        <w:t>Kajian akan dibatasi pada tuturan imperatif yang dituturkan guru.</w:t>
      </w:r>
      <w:r w:rsidR="000E25A8">
        <w:rPr>
          <w:sz w:val="24"/>
          <w:szCs w:val="24"/>
          <w:lang w:val="id-ID"/>
        </w:rPr>
        <w:t xml:space="preserve"> </w:t>
      </w:r>
      <w:r w:rsidRPr="00AC4BED">
        <w:rPr>
          <w:sz w:val="24"/>
          <w:szCs w:val="24"/>
        </w:rPr>
        <w:t xml:space="preserve">Peristiwa tutur yang </w:t>
      </w:r>
      <w:r w:rsidR="0021066A">
        <w:rPr>
          <w:sz w:val="24"/>
          <w:szCs w:val="24"/>
          <w:lang w:val="id-ID"/>
        </w:rPr>
        <w:t xml:space="preserve">menjadi data </w:t>
      </w:r>
      <w:r w:rsidRPr="00AC4BED">
        <w:rPr>
          <w:sz w:val="24"/>
          <w:szCs w:val="24"/>
        </w:rPr>
        <w:t xml:space="preserve">kajian ini adalah peristiwa tutur yang terjadi di </w:t>
      </w:r>
      <w:r w:rsidR="0021066A">
        <w:rPr>
          <w:sz w:val="24"/>
          <w:szCs w:val="24"/>
          <w:lang w:val="id-ID"/>
        </w:rPr>
        <w:t xml:space="preserve">dalam proses belajar mengajar dalam kelas </w:t>
      </w:r>
    </w:p>
    <w:p w14:paraId="1CB0A07F" w14:textId="423917CD" w:rsidR="00351929" w:rsidRDefault="00351929" w:rsidP="00AC4BED">
      <w:pPr>
        <w:pStyle w:val="BodyText"/>
        <w:ind w:firstLine="709"/>
        <w:rPr>
          <w:sz w:val="24"/>
          <w:szCs w:val="24"/>
          <w:lang w:val="id-ID"/>
        </w:rPr>
      </w:pPr>
      <w:r w:rsidRPr="00351929">
        <w:rPr>
          <w:sz w:val="24"/>
          <w:szCs w:val="24"/>
          <w:lang w:val="id-ID"/>
        </w:rPr>
        <w:t xml:space="preserve">Zandvoort </w:t>
      </w:r>
      <w:r>
        <w:rPr>
          <w:sz w:val="24"/>
          <w:szCs w:val="24"/>
          <w:lang w:val="id-ID"/>
        </w:rPr>
        <w:t xml:space="preserve">menjelaskan </w:t>
      </w:r>
      <w:r w:rsidRPr="00351929">
        <w:rPr>
          <w:sz w:val="24"/>
          <w:szCs w:val="24"/>
          <w:lang w:val="id-ID"/>
        </w:rPr>
        <w:t>tuturan imperatif</w:t>
      </w:r>
      <w:r w:rsidR="000E25A8">
        <w:rPr>
          <w:sz w:val="24"/>
          <w:szCs w:val="24"/>
          <w:lang w:val="id-ID"/>
        </w:rPr>
        <w:t xml:space="preserve"> </w:t>
      </w:r>
      <w:r w:rsidR="00D802DC">
        <w:rPr>
          <w:sz w:val="24"/>
          <w:szCs w:val="24"/>
          <w:lang w:val="id-ID"/>
        </w:rPr>
        <w:t xml:space="preserve">adalah ujaran </w:t>
      </w:r>
      <w:r w:rsidRPr="00351929">
        <w:rPr>
          <w:sz w:val="24"/>
          <w:szCs w:val="24"/>
          <w:lang w:val="id-ID"/>
        </w:rPr>
        <w:t xml:space="preserve">yang </w:t>
      </w:r>
      <w:r w:rsidR="00D802DC">
        <w:rPr>
          <w:sz w:val="24"/>
          <w:szCs w:val="24"/>
          <w:lang w:val="id-ID"/>
        </w:rPr>
        <w:t xml:space="preserve">bermakna </w:t>
      </w:r>
      <w:r w:rsidRPr="00351929">
        <w:rPr>
          <w:sz w:val="24"/>
          <w:szCs w:val="24"/>
          <w:lang w:val="id-ID"/>
        </w:rPr>
        <w:t xml:space="preserve">permintaan atau </w:t>
      </w:r>
      <w:r w:rsidR="00D802DC">
        <w:rPr>
          <w:sz w:val="24"/>
          <w:szCs w:val="24"/>
          <w:lang w:val="id-ID"/>
        </w:rPr>
        <w:t xml:space="preserve">suruhan kepada </w:t>
      </w:r>
      <w:r w:rsidRPr="00351929">
        <w:rPr>
          <w:sz w:val="24"/>
          <w:szCs w:val="24"/>
          <w:lang w:val="id-ID"/>
        </w:rPr>
        <w:t xml:space="preserve">orang lain untuk </w:t>
      </w:r>
      <w:r w:rsidR="00D802DC">
        <w:rPr>
          <w:sz w:val="24"/>
          <w:szCs w:val="24"/>
          <w:lang w:val="id-ID"/>
        </w:rPr>
        <w:t xml:space="preserve">melaksanakan aktivitas </w:t>
      </w:r>
      <w:r w:rsidRPr="00351929">
        <w:rPr>
          <w:sz w:val="24"/>
          <w:szCs w:val="24"/>
          <w:lang w:val="id-ID"/>
        </w:rPr>
        <w:t xml:space="preserve">yang </w:t>
      </w:r>
      <w:r w:rsidR="00D802DC">
        <w:rPr>
          <w:sz w:val="24"/>
          <w:szCs w:val="24"/>
          <w:lang w:val="id-ID"/>
        </w:rPr>
        <w:t xml:space="preserve">seperti </w:t>
      </w:r>
      <w:r w:rsidR="0066561F">
        <w:rPr>
          <w:sz w:val="24"/>
          <w:szCs w:val="24"/>
          <w:lang w:val="id-ID"/>
        </w:rPr>
        <w:t>di</w:t>
      </w:r>
      <w:r w:rsidRPr="00351929">
        <w:rPr>
          <w:sz w:val="24"/>
          <w:szCs w:val="24"/>
          <w:lang w:val="id-ID"/>
        </w:rPr>
        <w:t>kehendaki</w:t>
      </w:r>
      <w:r>
        <w:rPr>
          <w:sz w:val="24"/>
          <w:szCs w:val="24"/>
          <w:lang w:val="id-ID"/>
        </w:rPr>
        <w:t xml:space="preserve"> </w:t>
      </w:r>
      <w:r w:rsidR="0066561F">
        <w:rPr>
          <w:sz w:val="24"/>
          <w:szCs w:val="24"/>
          <w:lang w:val="id-ID"/>
        </w:rPr>
        <w:t xml:space="preserve">penutur </w:t>
      </w:r>
      <w:r w:rsidR="0066561F">
        <w:rPr>
          <w:sz w:val="24"/>
          <w:szCs w:val="24"/>
          <w:lang w:val="id-ID"/>
        </w:rPr>
        <w:fldChar w:fldCharType="begin"/>
      </w:r>
      <w:r w:rsidR="0066561F">
        <w:rPr>
          <w:sz w:val="24"/>
          <w:szCs w:val="24"/>
          <w:lang w:val="id-ID"/>
        </w:rPr>
        <w:instrText xml:space="preserve"> ADDIN ZOTERO_ITEM CSL_CITATION {"citationID":"D39wXBjp","properties":{"formattedCitation":"(Zandvoort, 1975, hlm. 263)","plainCitation":"(Zandvoort, 1975, hlm. 263)","noteIndex":0},"citationItems":[{"id":1001,"uris":["http://zotero.org/users/8725322/items/5L2GB44E"],"itemData":{"id":1001,"type":"book","edition":"Seventh","event-place":"London","publisher":"Longman Group Ltd","publisher-place":"London","title":"A Handbook of Englisch Grammar","author":[{"family":"Zandvoort","given":"Reinard Willem"}],"issued":{"date-parts":[["1975"]]}},"locator":"263"}],"schema":"https://github.com/citation-style-language/schema/raw/master/csl-citation.json"} </w:instrText>
      </w:r>
      <w:r w:rsidR="0066561F">
        <w:rPr>
          <w:sz w:val="24"/>
          <w:szCs w:val="24"/>
          <w:lang w:val="id-ID"/>
        </w:rPr>
        <w:fldChar w:fldCharType="separate"/>
      </w:r>
      <w:r w:rsidR="003D147D" w:rsidRPr="003D147D">
        <w:rPr>
          <w:sz w:val="24"/>
        </w:rPr>
        <w:t>(Zandvoort, 1975, hlm. 263)</w:t>
      </w:r>
      <w:r w:rsidR="0066561F">
        <w:rPr>
          <w:sz w:val="24"/>
          <w:szCs w:val="24"/>
          <w:lang w:val="id-ID"/>
        </w:rPr>
        <w:fldChar w:fldCharType="end"/>
      </w:r>
      <w:r w:rsidRPr="00351929">
        <w:rPr>
          <w:sz w:val="24"/>
          <w:szCs w:val="24"/>
          <w:lang w:val="id-ID"/>
        </w:rPr>
        <w:t xml:space="preserve">. </w:t>
      </w:r>
      <w:r w:rsidR="00FB5232">
        <w:rPr>
          <w:sz w:val="24"/>
          <w:szCs w:val="24"/>
          <w:lang w:val="id-ID"/>
        </w:rPr>
        <w:t xml:space="preserve">Gorys </w:t>
      </w:r>
      <w:r w:rsidRPr="00351929">
        <w:rPr>
          <w:sz w:val="24"/>
          <w:szCs w:val="24"/>
          <w:lang w:val="id-ID"/>
        </w:rPr>
        <w:t xml:space="preserve">Keraf </w:t>
      </w:r>
      <w:r w:rsidR="00FB5232">
        <w:rPr>
          <w:sz w:val="24"/>
          <w:szCs w:val="24"/>
          <w:lang w:val="id-ID"/>
        </w:rPr>
        <w:t>juga memberi batasan senada</w:t>
      </w:r>
      <w:r w:rsidRPr="00351929">
        <w:rPr>
          <w:sz w:val="24"/>
          <w:szCs w:val="24"/>
          <w:lang w:val="id-ID"/>
        </w:rPr>
        <w:t xml:space="preserve">, menurutnya tuturan imperatif adalah </w:t>
      </w:r>
      <w:r w:rsidR="00D802DC">
        <w:rPr>
          <w:sz w:val="24"/>
          <w:szCs w:val="24"/>
          <w:lang w:val="id-ID"/>
        </w:rPr>
        <w:t xml:space="preserve">ujaran </w:t>
      </w:r>
      <w:r w:rsidRPr="00351929">
        <w:rPr>
          <w:sz w:val="24"/>
          <w:szCs w:val="24"/>
          <w:lang w:val="id-ID"/>
        </w:rPr>
        <w:t xml:space="preserve">yang mengandung </w:t>
      </w:r>
      <w:r w:rsidR="00D802DC">
        <w:rPr>
          <w:sz w:val="24"/>
          <w:szCs w:val="24"/>
          <w:lang w:val="id-ID"/>
        </w:rPr>
        <w:t xml:space="preserve">makna memerintah </w:t>
      </w:r>
      <w:r w:rsidRPr="00351929">
        <w:rPr>
          <w:sz w:val="24"/>
          <w:szCs w:val="24"/>
          <w:lang w:val="id-ID"/>
        </w:rPr>
        <w:t xml:space="preserve">atau </w:t>
      </w:r>
      <w:r w:rsidR="00D802DC">
        <w:rPr>
          <w:sz w:val="24"/>
          <w:szCs w:val="24"/>
          <w:lang w:val="id-ID"/>
        </w:rPr>
        <w:t xml:space="preserve">meminta  </w:t>
      </w:r>
      <w:r w:rsidRPr="00351929">
        <w:rPr>
          <w:sz w:val="24"/>
          <w:szCs w:val="24"/>
          <w:lang w:val="id-ID"/>
        </w:rPr>
        <w:t xml:space="preserve">orang lain melakukan </w:t>
      </w:r>
      <w:r w:rsidR="00D802DC">
        <w:rPr>
          <w:sz w:val="24"/>
          <w:szCs w:val="24"/>
          <w:lang w:val="id-ID"/>
        </w:rPr>
        <w:t>se</w:t>
      </w:r>
      <w:r w:rsidRPr="00351929">
        <w:rPr>
          <w:sz w:val="24"/>
          <w:szCs w:val="24"/>
          <w:lang w:val="id-ID"/>
        </w:rPr>
        <w:t xml:space="preserve">suatu </w:t>
      </w:r>
      <w:r w:rsidR="00D802DC">
        <w:rPr>
          <w:sz w:val="24"/>
          <w:szCs w:val="24"/>
          <w:lang w:val="id-ID"/>
        </w:rPr>
        <w:t xml:space="preserve">seperti yang </w:t>
      </w:r>
      <w:r w:rsidRPr="00351929">
        <w:rPr>
          <w:sz w:val="24"/>
          <w:szCs w:val="24"/>
          <w:lang w:val="id-ID"/>
        </w:rPr>
        <w:t>diinginkan oleh orang yang memerintah</w:t>
      </w:r>
      <w:r w:rsidR="00201C07">
        <w:rPr>
          <w:sz w:val="24"/>
          <w:szCs w:val="24"/>
          <w:lang w:val="id-ID"/>
        </w:rPr>
        <w:t xml:space="preserve"> </w:t>
      </w:r>
      <w:r w:rsidR="00201C07">
        <w:rPr>
          <w:sz w:val="24"/>
          <w:szCs w:val="24"/>
          <w:lang w:val="id-ID"/>
        </w:rPr>
        <w:fldChar w:fldCharType="begin"/>
      </w:r>
      <w:r w:rsidR="00023FBD">
        <w:rPr>
          <w:sz w:val="24"/>
          <w:szCs w:val="24"/>
          <w:lang w:val="id-ID"/>
        </w:rPr>
        <w:instrText xml:space="preserve"> ADDIN ZOTERO_ITEM CSL_CITATION {"citationID":"k5sY3ls2","properties":{"formattedCitation":"(Keraf, 1991, hlm. 206)","plainCitation":"(Keraf, 1991, hlm. 206)","noteIndex":0},"citationItems":[{"id":1003,"uris":["http://zotero.org/users/8725322/items/3VPN8UUY"],"itemData":{"id":1003,"type":"book","event-place":"Jakarta","note":"ZSCC: 0000289","publisher":"Grasindo","publisher-place":"Jakarta","title":"Tata bahasa rujukan Bahasa Indonesia","author":[{"family":"Keraf","given":"Gorys"}],"issued":{"date-parts":[["1991"]]}},"locator":"206"}],"schema":"https://github.com/citation-style-language/schema/raw/master/csl-citation.json"} </w:instrText>
      </w:r>
      <w:r w:rsidR="00201C07">
        <w:rPr>
          <w:sz w:val="24"/>
          <w:szCs w:val="24"/>
          <w:lang w:val="id-ID"/>
        </w:rPr>
        <w:fldChar w:fldCharType="separate"/>
      </w:r>
      <w:r w:rsidR="003D147D" w:rsidRPr="003D147D">
        <w:rPr>
          <w:sz w:val="24"/>
        </w:rPr>
        <w:t>(Keraf, 1991, hlm. 206)</w:t>
      </w:r>
      <w:r w:rsidR="00201C07">
        <w:rPr>
          <w:sz w:val="24"/>
          <w:szCs w:val="24"/>
          <w:lang w:val="id-ID"/>
        </w:rPr>
        <w:fldChar w:fldCharType="end"/>
      </w:r>
      <w:r w:rsidRPr="00351929">
        <w:rPr>
          <w:sz w:val="24"/>
          <w:szCs w:val="24"/>
          <w:lang w:val="id-ID"/>
        </w:rPr>
        <w:t>.</w:t>
      </w:r>
      <w:r w:rsidR="000E25A8">
        <w:rPr>
          <w:sz w:val="24"/>
          <w:szCs w:val="24"/>
          <w:lang w:val="id-ID"/>
        </w:rPr>
        <w:t xml:space="preserve"> </w:t>
      </w:r>
      <w:r w:rsidR="007B7A4D">
        <w:rPr>
          <w:sz w:val="24"/>
          <w:szCs w:val="24"/>
          <w:lang w:val="id-ID"/>
        </w:rPr>
        <w:t xml:space="preserve">Hasan </w:t>
      </w:r>
      <w:r w:rsidR="00201C07">
        <w:rPr>
          <w:sz w:val="24"/>
          <w:szCs w:val="24"/>
          <w:lang w:val="id-ID"/>
        </w:rPr>
        <w:t>Alwi</w:t>
      </w:r>
      <w:r w:rsidR="000E25A8">
        <w:rPr>
          <w:sz w:val="24"/>
          <w:szCs w:val="24"/>
          <w:lang w:val="id-ID"/>
        </w:rPr>
        <w:t xml:space="preserve"> </w:t>
      </w:r>
      <w:r w:rsidR="007B7A4D">
        <w:rPr>
          <w:sz w:val="24"/>
          <w:szCs w:val="24"/>
          <w:lang w:val="id-ID"/>
        </w:rPr>
        <w:t xml:space="preserve">dan Anton M. Moeliono </w:t>
      </w:r>
      <w:r w:rsidR="00201C07">
        <w:rPr>
          <w:sz w:val="24"/>
          <w:szCs w:val="24"/>
          <w:lang w:val="id-ID"/>
        </w:rPr>
        <w:t>menyatakan</w:t>
      </w:r>
      <w:r w:rsidR="000E25A8">
        <w:rPr>
          <w:sz w:val="24"/>
          <w:szCs w:val="24"/>
          <w:lang w:val="id-ID"/>
        </w:rPr>
        <w:t xml:space="preserve"> </w:t>
      </w:r>
      <w:r w:rsidRPr="00351929">
        <w:rPr>
          <w:sz w:val="24"/>
          <w:szCs w:val="24"/>
          <w:lang w:val="id-ID"/>
        </w:rPr>
        <w:t xml:space="preserve">tuturan imperatif adalah </w:t>
      </w:r>
      <w:r w:rsidR="00D802DC">
        <w:rPr>
          <w:sz w:val="24"/>
          <w:szCs w:val="24"/>
          <w:lang w:val="id-ID"/>
        </w:rPr>
        <w:t xml:space="preserve"> </w:t>
      </w:r>
      <w:r w:rsidRPr="00351929">
        <w:rPr>
          <w:sz w:val="24"/>
          <w:szCs w:val="24"/>
          <w:lang w:val="id-ID"/>
        </w:rPr>
        <w:t xml:space="preserve">ucapan yang </w:t>
      </w:r>
      <w:r w:rsidR="00F00894">
        <w:rPr>
          <w:sz w:val="24"/>
          <w:szCs w:val="24"/>
          <w:lang w:val="id-ID"/>
        </w:rPr>
        <w:t xml:space="preserve"> </w:t>
      </w:r>
      <w:r w:rsidR="00F00894" w:rsidRPr="00351929">
        <w:rPr>
          <w:sz w:val="24"/>
          <w:szCs w:val="24"/>
          <w:lang w:val="id-ID"/>
        </w:rPr>
        <w:t xml:space="preserve">menyuruh, </w:t>
      </w:r>
      <w:r w:rsidRPr="00351929">
        <w:rPr>
          <w:sz w:val="24"/>
          <w:szCs w:val="24"/>
          <w:lang w:val="id-ID"/>
        </w:rPr>
        <w:t xml:space="preserve">memaksa, mengajak, </w:t>
      </w:r>
      <w:r w:rsidR="00F00894">
        <w:rPr>
          <w:sz w:val="24"/>
          <w:szCs w:val="24"/>
          <w:lang w:val="id-ID"/>
        </w:rPr>
        <w:t xml:space="preserve">atau </w:t>
      </w:r>
      <w:r w:rsidRPr="00351929">
        <w:rPr>
          <w:sz w:val="24"/>
          <w:szCs w:val="24"/>
          <w:lang w:val="id-ID"/>
        </w:rPr>
        <w:t>meminta</w:t>
      </w:r>
      <w:r w:rsidR="00F00894">
        <w:rPr>
          <w:sz w:val="24"/>
          <w:szCs w:val="24"/>
          <w:lang w:val="id-ID"/>
        </w:rPr>
        <w:t xml:space="preserve"> </w:t>
      </w:r>
      <w:r w:rsidRPr="00351929">
        <w:rPr>
          <w:sz w:val="24"/>
          <w:szCs w:val="24"/>
          <w:lang w:val="id-ID"/>
        </w:rPr>
        <w:t xml:space="preserve">supaya orang yang </w:t>
      </w:r>
      <w:r w:rsidR="00F00894">
        <w:rPr>
          <w:sz w:val="24"/>
          <w:szCs w:val="24"/>
          <w:lang w:val="id-ID"/>
        </w:rPr>
        <w:t>lain</w:t>
      </w:r>
      <w:r w:rsidRPr="00351929">
        <w:rPr>
          <w:sz w:val="24"/>
          <w:szCs w:val="24"/>
          <w:lang w:val="id-ID"/>
        </w:rPr>
        <w:t xml:space="preserve"> melakukan apa yang tersebut dalam perintah </w:t>
      </w:r>
      <w:r w:rsidR="00F00894">
        <w:rPr>
          <w:sz w:val="24"/>
          <w:szCs w:val="24"/>
          <w:lang w:val="id-ID"/>
        </w:rPr>
        <w:t>tersebut</w:t>
      </w:r>
      <w:r w:rsidR="00201C07">
        <w:rPr>
          <w:sz w:val="24"/>
          <w:szCs w:val="24"/>
          <w:lang w:val="id-ID"/>
        </w:rPr>
        <w:t xml:space="preserve"> </w:t>
      </w:r>
      <w:r w:rsidR="00201C07">
        <w:rPr>
          <w:sz w:val="24"/>
          <w:szCs w:val="24"/>
          <w:lang w:val="id-ID"/>
        </w:rPr>
        <w:fldChar w:fldCharType="begin"/>
      </w:r>
      <w:r w:rsidR="007B7A4D">
        <w:rPr>
          <w:sz w:val="24"/>
          <w:szCs w:val="24"/>
          <w:lang w:val="id-ID"/>
        </w:rPr>
        <w:instrText xml:space="preserve"> ADDIN ZOTERO_ITEM CSL_CITATION {"citationID":"goEEPGn3","properties":{"formattedCitation":"(Alwi &amp; Moeliono, 2000)","plainCitation":"(Alwi &amp; Moeliono, 2000)","noteIndex":0},"citationItems":[{"id":1004,"uris":["http://zotero.org/users/8725322/items/RUT4GH88"],"itemData":{"id":1004,"type":"book","note":"ZSCC: NoCitationData[s0]","publisher":"Departemen Pendidikan dan Kebudayaan, Republik Indonesia","title":"Tata bahasa baku bahasa Indonesia","URL":"https://books.google.co.id/books?id=tRf6jwEACAAJ","author":[{"family":"Alwi","given":"Hasan"},{"family":"Moeliono","given":"Anton M."}],"issued":{"date-parts":[["2000"]]}}}],"schema":"https://github.com/citation-style-language/schema/raw/master/csl-citation.json"} </w:instrText>
      </w:r>
      <w:r w:rsidR="00201C07">
        <w:rPr>
          <w:sz w:val="24"/>
          <w:szCs w:val="24"/>
          <w:lang w:val="id-ID"/>
        </w:rPr>
        <w:fldChar w:fldCharType="separate"/>
      </w:r>
      <w:r w:rsidR="003D147D" w:rsidRPr="003D147D">
        <w:rPr>
          <w:sz w:val="24"/>
        </w:rPr>
        <w:t>(Alwi &amp; Moeliono, 2000)</w:t>
      </w:r>
      <w:r w:rsidR="00201C07">
        <w:rPr>
          <w:sz w:val="24"/>
          <w:szCs w:val="24"/>
          <w:lang w:val="id-ID"/>
        </w:rPr>
        <w:fldChar w:fldCharType="end"/>
      </w:r>
      <w:r w:rsidRPr="00351929">
        <w:rPr>
          <w:sz w:val="24"/>
          <w:szCs w:val="24"/>
          <w:lang w:val="id-ID"/>
        </w:rPr>
        <w:t xml:space="preserve">. </w:t>
      </w:r>
      <w:r w:rsidR="001032F6">
        <w:rPr>
          <w:sz w:val="24"/>
          <w:szCs w:val="24"/>
          <w:lang w:val="id-ID"/>
        </w:rPr>
        <w:t xml:space="preserve">Sedangkan </w:t>
      </w:r>
      <w:r w:rsidRPr="00351929">
        <w:rPr>
          <w:sz w:val="24"/>
          <w:szCs w:val="24"/>
          <w:lang w:val="id-ID"/>
        </w:rPr>
        <w:t xml:space="preserve">Kridalaksana </w:t>
      </w:r>
      <w:r w:rsidR="001032F6">
        <w:rPr>
          <w:sz w:val="24"/>
          <w:szCs w:val="24"/>
          <w:lang w:val="id-ID"/>
        </w:rPr>
        <w:t>mendefinisikan</w:t>
      </w:r>
      <w:r w:rsidR="000E25A8">
        <w:rPr>
          <w:sz w:val="24"/>
          <w:szCs w:val="24"/>
          <w:lang w:val="id-ID"/>
        </w:rPr>
        <w:t xml:space="preserve"> </w:t>
      </w:r>
      <w:r w:rsidRPr="00351929">
        <w:rPr>
          <w:sz w:val="24"/>
          <w:szCs w:val="24"/>
          <w:lang w:val="id-ID"/>
        </w:rPr>
        <w:t>imperatif adalah kalimat untuk me</w:t>
      </w:r>
      <w:r w:rsidR="00F00894">
        <w:rPr>
          <w:sz w:val="24"/>
          <w:szCs w:val="24"/>
          <w:lang w:val="id-ID"/>
        </w:rPr>
        <w:t>m</w:t>
      </w:r>
      <w:r w:rsidRPr="00351929">
        <w:rPr>
          <w:sz w:val="24"/>
          <w:szCs w:val="24"/>
          <w:lang w:val="id-ID"/>
        </w:rPr>
        <w:t>erintah atau keharusan</w:t>
      </w:r>
      <w:r w:rsidR="00F00894">
        <w:rPr>
          <w:sz w:val="24"/>
          <w:szCs w:val="24"/>
          <w:lang w:val="id-ID"/>
        </w:rPr>
        <w:t>/</w:t>
      </w:r>
      <w:r w:rsidRPr="00351929">
        <w:rPr>
          <w:sz w:val="24"/>
          <w:szCs w:val="24"/>
          <w:lang w:val="id-ID"/>
        </w:rPr>
        <w:t>larangan melaksanakan perbuatan</w:t>
      </w:r>
      <w:r w:rsidR="001032F6">
        <w:rPr>
          <w:sz w:val="24"/>
          <w:szCs w:val="24"/>
          <w:lang w:val="id-ID"/>
        </w:rPr>
        <w:t xml:space="preserve"> </w:t>
      </w:r>
      <w:r w:rsidR="001032F6">
        <w:rPr>
          <w:sz w:val="24"/>
          <w:szCs w:val="24"/>
          <w:lang w:val="id-ID"/>
        </w:rPr>
        <w:fldChar w:fldCharType="begin"/>
      </w:r>
      <w:r w:rsidR="001032F6">
        <w:rPr>
          <w:sz w:val="24"/>
          <w:szCs w:val="24"/>
          <w:lang w:val="id-ID"/>
        </w:rPr>
        <w:instrText xml:space="preserve"> ADDIN ZOTERO_ITEM CSL_CITATION {"citationID":"V4YsCuqG","properties":{"formattedCitation":"(Kridalaksana, 2008, hlm. 81)","plainCitation":"(Kridalaksana, 2008, hlm. 81)","noteIndex":0},"citationItems":[{"id":1002,"uris":["http://zotero.org/users/8725322/items/WSVT87AS"],"itemData":{"id":1002,"type":"book","event-place":"Jakarta","ISBN":"978-979-22-3570-8","language":"Indonesian","note":"ZSCC: 0000004 \nOCLC: 778116237","publisher":"Gramedia Pustaka Utama","publisher-place":"Jakarta","source":"Open WorldCat","title":"Kamus linguistik","author":[{"family":"Kridalaksana","given":"Harimurti"}],"issued":{"date-parts":[["2008"]]}},"locator":"81"}],"schema":"https://github.com/citation-style-language/schema/raw/master/csl-citation.json"} </w:instrText>
      </w:r>
      <w:r w:rsidR="001032F6">
        <w:rPr>
          <w:sz w:val="24"/>
          <w:szCs w:val="24"/>
          <w:lang w:val="id-ID"/>
        </w:rPr>
        <w:fldChar w:fldCharType="separate"/>
      </w:r>
      <w:r w:rsidR="003D147D" w:rsidRPr="003D147D">
        <w:rPr>
          <w:sz w:val="24"/>
        </w:rPr>
        <w:t>(Kridalaksana, 2008, hlm. 81)</w:t>
      </w:r>
      <w:r w:rsidR="001032F6">
        <w:rPr>
          <w:sz w:val="24"/>
          <w:szCs w:val="24"/>
          <w:lang w:val="id-ID"/>
        </w:rPr>
        <w:fldChar w:fldCharType="end"/>
      </w:r>
      <w:r w:rsidRPr="00351929">
        <w:rPr>
          <w:sz w:val="24"/>
          <w:szCs w:val="24"/>
          <w:lang w:val="id-ID"/>
        </w:rPr>
        <w:t xml:space="preserve">. </w:t>
      </w:r>
      <w:r w:rsidR="00F00894">
        <w:rPr>
          <w:sz w:val="24"/>
          <w:szCs w:val="24"/>
          <w:lang w:val="id-ID"/>
        </w:rPr>
        <w:t xml:space="preserve"> </w:t>
      </w:r>
    </w:p>
    <w:p w14:paraId="70F195AA" w14:textId="3BAF9A42" w:rsidR="00AC4BED" w:rsidRPr="00AC4BED" w:rsidRDefault="00F00894" w:rsidP="00410E06">
      <w:pPr>
        <w:pStyle w:val="BodyText"/>
        <w:ind w:firstLine="709"/>
        <w:rPr>
          <w:sz w:val="24"/>
          <w:szCs w:val="24"/>
        </w:rPr>
      </w:pPr>
      <w:r>
        <w:rPr>
          <w:sz w:val="24"/>
          <w:szCs w:val="24"/>
          <w:lang w:val="id-ID"/>
        </w:rPr>
        <w:lastRenderedPageBreak/>
        <w:t>Tuturan I</w:t>
      </w:r>
      <w:r w:rsidR="00AC4BED" w:rsidRPr="00AC4BED">
        <w:rPr>
          <w:sz w:val="24"/>
          <w:szCs w:val="24"/>
        </w:rPr>
        <w:t xml:space="preserve">mperatif </w:t>
      </w:r>
      <w:r>
        <w:rPr>
          <w:sz w:val="24"/>
          <w:szCs w:val="24"/>
          <w:lang w:val="id-ID"/>
        </w:rPr>
        <w:t xml:space="preserve">dalam </w:t>
      </w:r>
      <w:r w:rsidR="00AC4BED" w:rsidRPr="00AC4BED">
        <w:rPr>
          <w:sz w:val="24"/>
          <w:szCs w:val="24"/>
        </w:rPr>
        <w:t xml:space="preserve">bahasa Indonesia </w:t>
      </w:r>
      <w:r>
        <w:rPr>
          <w:sz w:val="24"/>
          <w:szCs w:val="24"/>
          <w:lang w:val="id-ID"/>
        </w:rPr>
        <w:t xml:space="preserve"> </w:t>
      </w:r>
      <w:r w:rsidR="00AC4BED" w:rsidRPr="00AC4BED">
        <w:rPr>
          <w:sz w:val="24"/>
          <w:szCs w:val="24"/>
        </w:rPr>
        <w:t xml:space="preserve">secara formal </w:t>
      </w:r>
      <w:r>
        <w:rPr>
          <w:sz w:val="24"/>
          <w:szCs w:val="24"/>
          <w:lang w:val="id-ID"/>
        </w:rPr>
        <w:t xml:space="preserve">menurut Rahardi dapat dibedakan </w:t>
      </w:r>
      <w:r w:rsidR="00AC4BED" w:rsidRPr="00AC4BED">
        <w:rPr>
          <w:sz w:val="24"/>
          <w:szCs w:val="24"/>
        </w:rPr>
        <w:t xml:space="preserve">menjadi lima macam, yakni (a) imperatif biasa, (b) imperatif permintaan, (c) </w:t>
      </w:r>
      <w:r>
        <w:rPr>
          <w:sz w:val="24"/>
          <w:szCs w:val="24"/>
          <w:lang w:val="id-ID"/>
        </w:rPr>
        <w:t xml:space="preserve"> </w:t>
      </w:r>
      <w:r w:rsidR="00AC4BED" w:rsidRPr="00AC4BED">
        <w:rPr>
          <w:sz w:val="24"/>
          <w:szCs w:val="24"/>
        </w:rPr>
        <w:t xml:space="preserve">imperatif pemberian izin, (d) </w:t>
      </w:r>
      <w:r>
        <w:rPr>
          <w:sz w:val="24"/>
          <w:szCs w:val="24"/>
          <w:lang w:val="id-ID"/>
        </w:rPr>
        <w:t xml:space="preserve"> </w:t>
      </w:r>
      <w:r w:rsidR="00AC4BED" w:rsidRPr="00AC4BED">
        <w:rPr>
          <w:sz w:val="24"/>
          <w:szCs w:val="24"/>
        </w:rPr>
        <w:t>imperatif ajakan, dan (e) imperatif suruhan</w:t>
      </w:r>
      <w:r w:rsidR="007B7A4D">
        <w:rPr>
          <w:sz w:val="24"/>
          <w:szCs w:val="24"/>
          <w:lang w:val="id-ID"/>
        </w:rPr>
        <w:t xml:space="preserve"> </w:t>
      </w:r>
      <w:r w:rsidR="007B7A4D">
        <w:rPr>
          <w:sz w:val="24"/>
          <w:szCs w:val="24"/>
          <w:lang w:val="id-ID"/>
        </w:rPr>
        <w:fldChar w:fldCharType="begin"/>
      </w:r>
      <w:r>
        <w:rPr>
          <w:sz w:val="24"/>
          <w:szCs w:val="24"/>
          <w:lang w:val="id-ID"/>
        </w:rPr>
        <w:instrText xml:space="preserve"> ADDIN ZOTERO_ITEM CSL_CITATION {"citationID":"xLanz3Mo","properties":{"formattedCitation":"(2005, hlm. 79\\uc0\\u8211{}85)","plainCitation":"(2005, hlm. 79–85)","noteIndex":0},"citationItems":[{"id":947,"uris":["http://zotero.org/users/8725322/items/FZ7TGP89"],"itemData":{"id":947,"type":"book","abstract":"Pragmatics and imperatives used in Indonesian language","call-number":"PL5073 .R245 2005","event-place":"Ciracas, Jakarta","ISBN":"978-979-781-160-0","note":"ZSCC: 0001579","number-of-pages":"182","publisher":"Erlangga","publisher-place":"Ciracas, Jakarta","source":"Library of Congress ISBN","title":"Pragmatik: kesantunan imperatif bahasa Indonesia","title-short":"Pragmatik","author":[{"family":"Rahardi","given":"R. Kunjana"}],"issued":{"date-parts":[["2005"]]}},"locator":"79-85","suppress-author":true}],"schema":"https://github.com/citation-style-language/schema/raw/master/csl-citation.json"} </w:instrText>
      </w:r>
      <w:r w:rsidR="007B7A4D">
        <w:rPr>
          <w:sz w:val="24"/>
          <w:szCs w:val="24"/>
          <w:lang w:val="id-ID"/>
        </w:rPr>
        <w:fldChar w:fldCharType="separate"/>
      </w:r>
      <w:r w:rsidR="003D147D" w:rsidRPr="003D147D">
        <w:rPr>
          <w:sz w:val="24"/>
          <w:szCs w:val="24"/>
        </w:rPr>
        <w:t>(2005, hlm. 79–85)</w:t>
      </w:r>
      <w:r w:rsidR="007B7A4D">
        <w:rPr>
          <w:sz w:val="24"/>
          <w:szCs w:val="24"/>
          <w:lang w:val="id-ID"/>
        </w:rPr>
        <w:fldChar w:fldCharType="end"/>
      </w:r>
      <w:r w:rsidR="00AC4BED" w:rsidRPr="00AC4BED">
        <w:rPr>
          <w:sz w:val="24"/>
          <w:szCs w:val="24"/>
        </w:rPr>
        <w:t>. Penjelasan</w:t>
      </w:r>
      <w:r w:rsidR="00410E06">
        <w:rPr>
          <w:sz w:val="24"/>
          <w:szCs w:val="24"/>
          <w:lang w:val="id-ID"/>
        </w:rPr>
        <w:t>nya</w:t>
      </w:r>
      <w:r w:rsidR="00AC4BED" w:rsidRPr="00AC4BED">
        <w:rPr>
          <w:sz w:val="24"/>
          <w:szCs w:val="24"/>
        </w:rPr>
        <w:t xml:space="preserve"> </w:t>
      </w:r>
      <w:r w:rsidR="00410E06">
        <w:rPr>
          <w:sz w:val="24"/>
          <w:szCs w:val="24"/>
          <w:lang w:val="id-ID"/>
        </w:rPr>
        <w:t xml:space="preserve">sebagai </w:t>
      </w:r>
      <w:r w:rsidR="00AC4BED" w:rsidRPr="00AC4BED">
        <w:rPr>
          <w:sz w:val="24"/>
          <w:szCs w:val="24"/>
        </w:rPr>
        <w:t>berikut:</w:t>
      </w:r>
      <w:r w:rsidR="00410E06">
        <w:rPr>
          <w:sz w:val="24"/>
          <w:szCs w:val="24"/>
          <w:lang w:val="id-ID"/>
        </w:rPr>
        <w:t xml:space="preserve"> a) </w:t>
      </w:r>
      <w:r w:rsidR="00AC4BED" w:rsidRPr="00AC4BED">
        <w:rPr>
          <w:sz w:val="24"/>
          <w:szCs w:val="24"/>
        </w:rPr>
        <w:t xml:space="preserve">imperatif biasa, memiliki </w:t>
      </w:r>
      <w:r>
        <w:rPr>
          <w:sz w:val="24"/>
          <w:szCs w:val="24"/>
          <w:lang w:val="id-ID"/>
        </w:rPr>
        <w:t>pen</w:t>
      </w:r>
      <w:r w:rsidR="00AC4BED" w:rsidRPr="00AC4BED">
        <w:rPr>
          <w:sz w:val="24"/>
          <w:szCs w:val="24"/>
        </w:rPr>
        <w:t>ciri</w:t>
      </w:r>
      <w:r>
        <w:rPr>
          <w:sz w:val="24"/>
          <w:szCs w:val="24"/>
          <w:lang w:val="id-ID"/>
        </w:rPr>
        <w:t xml:space="preserve"> </w:t>
      </w:r>
      <w:r w:rsidR="00AC4BED" w:rsidRPr="00AC4BED">
        <w:rPr>
          <w:sz w:val="24"/>
          <w:szCs w:val="24"/>
        </w:rPr>
        <w:t>(1) intonasi</w:t>
      </w:r>
      <w:r w:rsidR="00ED72B6">
        <w:rPr>
          <w:sz w:val="24"/>
          <w:szCs w:val="24"/>
          <w:lang w:val="id-ID"/>
        </w:rPr>
        <w:t>nya</w:t>
      </w:r>
      <w:r w:rsidR="00AC4BED" w:rsidRPr="00AC4BED">
        <w:rPr>
          <w:sz w:val="24"/>
          <w:szCs w:val="24"/>
        </w:rPr>
        <w:t xml:space="preserve"> keras, (2) didukung </w:t>
      </w:r>
      <w:r w:rsidR="00ED72B6">
        <w:rPr>
          <w:sz w:val="24"/>
          <w:szCs w:val="24"/>
          <w:lang w:val="id-ID"/>
        </w:rPr>
        <w:t xml:space="preserve">verba </w:t>
      </w:r>
      <w:r w:rsidR="00AC4BED" w:rsidRPr="00AC4BED">
        <w:rPr>
          <w:sz w:val="24"/>
          <w:szCs w:val="24"/>
        </w:rPr>
        <w:t xml:space="preserve">dasar, (3) </w:t>
      </w:r>
      <w:r w:rsidR="00ED72B6">
        <w:rPr>
          <w:sz w:val="24"/>
          <w:szCs w:val="24"/>
          <w:lang w:val="id-ID"/>
        </w:rPr>
        <w:t xml:space="preserve">memiliki </w:t>
      </w:r>
      <w:r w:rsidR="00AC4BED" w:rsidRPr="00AC4BED">
        <w:rPr>
          <w:sz w:val="24"/>
          <w:szCs w:val="24"/>
        </w:rPr>
        <w:t>partikel</w:t>
      </w:r>
      <w:r w:rsidR="00ED72B6">
        <w:rPr>
          <w:sz w:val="24"/>
          <w:szCs w:val="24"/>
          <w:lang w:val="id-ID"/>
        </w:rPr>
        <w:t xml:space="preserve"> </w:t>
      </w:r>
      <w:r w:rsidR="00AC4BED" w:rsidRPr="00AC4BED">
        <w:rPr>
          <w:sz w:val="24"/>
          <w:szCs w:val="24"/>
        </w:rPr>
        <w:t xml:space="preserve">–lah. </w:t>
      </w:r>
      <w:r w:rsidR="00410E06">
        <w:rPr>
          <w:sz w:val="24"/>
          <w:szCs w:val="24"/>
          <w:lang w:val="id-ID"/>
        </w:rPr>
        <w:t xml:space="preserve">b) </w:t>
      </w:r>
      <w:r w:rsidR="00ED72B6">
        <w:rPr>
          <w:sz w:val="24"/>
          <w:szCs w:val="24"/>
          <w:lang w:val="id-ID"/>
        </w:rPr>
        <w:t xml:space="preserve"> </w:t>
      </w:r>
      <w:r w:rsidR="00AC4BED" w:rsidRPr="00AC4BED">
        <w:rPr>
          <w:sz w:val="24"/>
          <w:szCs w:val="24"/>
        </w:rPr>
        <w:t xml:space="preserve">imperatif permintaan adalah kalimat </w:t>
      </w:r>
      <w:r w:rsidR="00ED72B6">
        <w:rPr>
          <w:sz w:val="24"/>
          <w:szCs w:val="24"/>
          <w:lang w:val="id-ID"/>
        </w:rPr>
        <w:t xml:space="preserve"> </w:t>
      </w:r>
      <w:r w:rsidR="00AC4BED" w:rsidRPr="00AC4BED">
        <w:rPr>
          <w:sz w:val="24"/>
          <w:szCs w:val="24"/>
        </w:rPr>
        <w:t xml:space="preserve">dengan </w:t>
      </w:r>
      <w:r w:rsidR="00ED72B6">
        <w:rPr>
          <w:sz w:val="24"/>
          <w:szCs w:val="24"/>
          <w:lang w:val="id-ID"/>
        </w:rPr>
        <w:t xml:space="preserve">kandungan </w:t>
      </w:r>
      <w:r w:rsidR="00AC4BED" w:rsidRPr="00AC4BED">
        <w:rPr>
          <w:sz w:val="24"/>
          <w:szCs w:val="24"/>
        </w:rPr>
        <w:t xml:space="preserve">suruhan </w:t>
      </w:r>
      <w:r w:rsidR="00ED72B6">
        <w:rPr>
          <w:sz w:val="24"/>
          <w:szCs w:val="24"/>
          <w:lang w:val="id-ID"/>
        </w:rPr>
        <w:t xml:space="preserve">yang </w:t>
      </w:r>
      <w:r w:rsidR="00AC4BED" w:rsidRPr="00AC4BED">
        <w:rPr>
          <w:sz w:val="24"/>
          <w:szCs w:val="24"/>
        </w:rPr>
        <w:t xml:space="preserve">sangat halus. </w:t>
      </w:r>
      <w:r w:rsidR="00ED72B6">
        <w:rPr>
          <w:sz w:val="24"/>
          <w:szCs w:val="24"/>
          <w:lang w:val="id-ID"/>
        </w:rPr>
        <w:t>I</w:t>
      </w:r>
      <w:r w:rsidR="00AC4BED" w:rsidRPr="00AC4BED">
        <w:rPr>
          <w:sz w:val="24"/>
          <w:szCs w:val="24"/>
        </w:rPr>
        <w:t xml:space="preserve">mperatif permintaan </w:t>
      </w:r>
      <w:r w:rsidR="00ED72B6">
        <w:rPr>
          <w:sz w:val="24"/>
          <w:szCs w:val="24"/>
          <w:lang w:val="id-ID"/>
        </w:rPr>
        <w:t xml:space="preserve">biasanya diikuti </w:t>
      </w:r>
      <w:r w:rsidR="00AC4BED" w:rsidRPr="00AC4BED">
        <w:rPr>
          <w:sz w:val="24"/>
          <w:szCs w:val="24"/>
        </w:rPr>
        <w:t>sikap penutur yang lebih rendah dibanding</w:t>
      </w:r>
      <w:r w:rsidR="00ED72B6">
        <w:rPr>
          <w:sz w:val="24"/>
          <w:szCs w:val="24"/>
          <w:lang w:val="id-ID"/>
        </w:rPr>
        <w:t>kan</w:t>
      </w:r>
      <w:r w:rsidR="00AC4BED" w:rsidRPr="00AC4BED">
        <w:rPr>
          <w:sz w:val="24"/>
          <w:szCs w:val="24"/>
        </w:rPr>
        <w:t xml:space="preserve"> dengan </w:t>
      </w:r>
      <w:r w:rsidR="00ED72B6">
        <w:rPr>
          <w:sz w:val="24"/>
          <w:szCs w:val="24"/>
          <w:lang w:val="id-ID"/>
        </w:rPr>
        <w:t xml:space="preserve"> </w:t>
      </w:r>
      <w:r w:rsidR="00AC4BED" w:rsidRPr="00AC4BED">
        <w:rPr>
          <w:sz w:val="24"/>
          <w:szCs w:val="24"/>
        </w:rPr>
        <w:t xml:space="preserve">pada waktu </w:t>
      </w:r>
      <w:r w:rsidR="00ED72B6">
        <w:rPr>
          <w:sz w:val="24"/>
          <w:szCs w:val="24"/>
          <w:lang w:val="id-ID"/>
        </w:rPr>
        <w:t xml:space="preserve">mengujarkan  </w:t>
      </w:r>
      <w:r w:rsidR="00AC4BED" w:rsidRPr="00AC4BED">
        <w:rPr>
          <w:sz w:val="24"/>
          <w:szCs w:val="24"/>
        </w:rPr>
        <w:t xml:space="preserve">imperatif biasa. </w:t>
      </w:r>
      <w:r w:rsidR="00410E06">
        <w:rPr>
          <w:sz w:val="24"/>
          <w:szCs w:val="24"/>
          <w:lang w:val="id-ID"/>
        </w:rPr>
        <w:t xml:space="preserve">c) </w:t>
      </w:r>
      <w:r w:rsidR="00ED72B6">
        <w:rPr>
          <w:sz w:val="24"/>
          <w:szCs w:val="24"/>
          <w:lang w:val="id-ID"/>
        </w:rPr>
        <w:t xml:space="preserve"> </w:t>
      </w:r>
      <w:r w:rsidR="00AC4BED" w:rsidRPr="00AC4BED">
        <w:rPr>
          <w:sz w:val="24"/>
          <w:szCs w:val="24"/>
        </w:rPr>
        <w:t xml:space="preserve">imperatif pemberian izin </w:t>
      </w:r>
      <w:r w:rsidR="00ED72B6">
        <w:rPr>
          <w:sz w:val="24"/>
          <w:szCs w:val="24"/>
          <w:lang w:val="id-ID"/>
        </w:rPr>
        <w:t xml:space="preserve">bermakna </w:t>
      </w:r>
      <w:r w:rsidR="00AC4BED" w:rsidRPr="00AC4BED">
        <w:rPr>
          <w:sz w:val="24"/>
          <w:szCs w:val="24"/>
        </w:rPr>
        <w:t>memberi</w:t>
      </w:r>
      <w:r w:rsidR="00ED72B6">
        <w:rPr>
          <w:sz w:val="24"/>
          <w:szCs w:val="24"/>
          <w:lang w:val="id-ID"/>
        </w:rPr>
        <w:t xml:space="preserve"> </w:t>
      </w:r>
      <w:r w:rsidR="00AC4BED" w:rsidRPr="00AC4BED">
        <w:rPr>
          <w:sz w:val="24"/>
          <w:szCs w:val="24"/>
        </w:rPr>
        <w:t>izin</w:t>
      </w:r>
      <w:r w:rsidR="00ED72B6">
        <w:rPr>
          <w:sz w:val="24"/>
          <w:szCs w:val="24"/>
          <w:lang w:val="id-ID"/>
        </w:rPr>
        <w:t>,</w:t>
      </w:r>
      <w:r w:rsidR="00AC4BED" w:rsidRPr="00AC4BED">
        <w:rPr>
          <w:sz w:val="24"/>
          <w:szCs w:val="24"/>
        </w:rPr>
        <w:t xml:space="preserve"> </w:t>
      </w:r>
      <w:r w:rsidR="00ED72B6">
        <w:rPr>
          <w:sz w:val="24"/>
          <w:szCs w:val="24"/>
          <w:lang w:val="id-ID"/>
        </w:rPr>
        <w:t xml:space="preserve">tampak dari </w:t>
      </w:r>
      <w:r w:rsidR="00AC4BED" w:rsidRPr="00AC4BED">
        <w:rPr>
          <w:sz w:val="24"/>
          <w:szCs w:val="24"/>
        </w:rPr>
        <w:t>pemakaian penanda kesantunan</w:t>
      </w:r>
      <w:r w:rsidR="00ED72B6">
        <w:rPr>
          <w:sz w:val="24"/>
          <w:szCs w:val="24"/>
          <w:lang w:val="id-ID"/>
        </w:rPr>
        <w:t>:</w:t>
      </w:r>
      <w:r w:rsidR="00AC4BED" w:rsidRPr="00AC4BED">
        <w:rPr>
          <w:sz w:val="24"/>
          <w:szCs w:val="24"/>
        </w:rPr>
        <w:t xml:space="preserve"> silakan, biarlah, dan</w:t>
      </w:r>
      <w:r w:rsidR="00ED72B6">
        <w:rPr>
          <w:sz w:val="24"/>
          <w:szCs w:val="24"/>
          <w:lang w:val="id-ID"/>
        </w:rPr>
        <w:t xml:space="preserve"> </w:t>
      </w:r>
      <w:r w:rsidR="00AC4BED" w:rsidRPr="00AC4BED">
        <w:rPr>
          <w:sz w:val="24"/>
          <w:szCs w:val="24"/>
        </w:rPr>
        <w:t xml:space="preserve">ungkapan </w:t>
      </w:r>
      <w:r w:rsidR="00ED72B6">
        <w:rPr>
          <w:sz w:val="24"/>
          <w:szCs w:val="24"/>
          <w:lang w:val="id-ID"/>
        </w:rPr>
        <w:t xml:space="preserve"> </w:t>
      </w:r>
      <w:r w:rsidR="00AC4BED" w:rsidRPr="00AC4BED">
        <w:rPr>
          <w:sz w:val="24"/>
          <w:szCs w:val="24"/>
        </w:rPr>
        <w:t>persilaan</w:t>
      </w:r>
      <w:r w:rsidR="00ED72B6">
        <w:rPr>
          <w:sz w:val="24"/>
          <w:szCs w:val="24"/>
          <w:lang w:val="id-ID"/>
        </w:rPr>
        <w:t xml:space="preserve"> lainnya</w:t>
      </w:r>
      <w:r w:rsidR="00AC4BED" w:rsidRPr="00AC4BED">
        <w:rPr>
          <w:sz w:val="24"/>
          <w:szCs w:val="24"/>
        </w:rPr>
        <w:t xml:space="preserve">. </w:t>
      </w:r>
      <w:r w:rsidR="00410E06">
        <w:rPr>
          <w:sz w:val="24"/>
          <w:szCs w:val="24"/>
          <w:lang w:val="id-ID"/>
        </w:rPr>
        <w:t xml:space="preserve">d) </w:t>
      </w:r>
      <w:r w:rsidR="00ED72B6">
        <w:rPr>
          <w:sz w:val="24"/>
          <w:szCs w:val="24"/>
          <w:lang w:val="id-ID"/>
        </w:rPr>
        <w:t xml:space="preserve"> </w:t>
      </w:r>
      <w:r w:rsidR="00AC4BED" w:rsidRPr="00AC4BED">
        <w:rPr>
          <w:sz w:val="24"/>
          <w:szCs w:val="24"/>
        </w:rPr>
        <w:t xml:space="preserve">imperatif ajakan biasanya </w:t>
      </w:r>
      <w:r w:rsidR="00ED72B6">
        <w:rPr>
          <w:sz w:val="24"/>
          <w:szCs w:val="24"/>
          <w:lang w:val="id-ID"/>
        </w:rPr>
        <w:t xml:space="preserve">dengan </w:t>
      </w:r>
      <w:r w:rsidR="00AC4BED" w:rsidRPr="00AC4BED">
        <w:rPr>
          <w:sz w:val="24"/>
          <w:szCs w:val="24"/>
        </w:rPr>
        <w:t>penanda kesantunan</w:t>
      </w:r>
      <w:r w:rsidR="00ED72B6">
        <w:rPr>
          <w:sz w:val="24"/>
          <w:szCs w:val="24"/>
          <w:lang w:val="id-ID"/>
        </w:rPr>
        <w:t>:</w:t>
      </w:r>
      <w:r w:rsidR="00AC4BED" w:rsidRPr="00AC4BED">
        <w:rPr>
          <w:sz w:val="24"/>
          <w:szCs w:val="24"/>
        </w:rPr>
        <w:t xml:space="preserve"> ayo (yo), </w:t>
      </w:r>
      <w:r w:rsidR="00ED72B6" w:rsidRPr="00AC4BED">
        <w:rPr>
          <w:sz w:val="24"/>
          <w:szCs w:val="24"/>
        </w:rPr>
        <w:t>coba,</w:t>
      </w:r>
      <w:r w:rsidR="00ED72B6">
        <w:rPr>
          <w:sz w:val="24"/>
          <w:szCs w:val="24"/>
          <w:lang w:val="id-ID"/>
        </w:rPr>
        <w:t xml:space="preserve"> </w:t>
      </w:r>
      <w:r w:rsidR="00AC4BED" w:rsidRPr="00AC4BED">
        <w:rPr>
          <w:sz w:val="24"/>
          <w:szCs w:val="24"/>
        </w:rPr>
        <w:t xml:space="preserve">biar, </w:t>
      </w:r>
      <w:r w:rsidR="00E473F6" w:rsidRPr="00AC4BED">
        <w:rPr>
          <w:sz w:val="24"/>
          <w:szCs w:val="24"/>
        </w:rPr>
        <w:t xml:space="preserve">harap, </w:t>
      </w:r>
      <w:r w:rsidR="00E473F6">
        <w:rPr>
          <w:sz w:val="24"/>
          <w:szCs w:val="24"/>
          <w:lang w:val="id-ID"/>
        </w:rPr>
        <w:t xml:space="preserve"> </w:t>
      </w:r>
      <w:r w:rsidR="00AC4BED" w:rsidRPr="00AC4BED">
        <w:rPr>
          <w:sz w:val="24"/>
          <w:szCs w:val="24"/>
        </w:rPr>
        <w:t>mari,</w:t>
      </w:r>
      <w:r w:rsidR="00E473F6">
        <w:rPr>
          <w:sz w:val="24"/>
          <w:szCs w:val="24"/>
          <w:lang w:val="id-ID"/>
        </w:rPr>
        <w:t xml:space="preserve"> </w:t>
      </w:r>
      <w:r w:rsidR="00AC4BED" w:rsidRPr="00AC4BED">
        <w:rPr>
          <w:sz w:val="24"/>
          <w:szCs w:val="24"/>
        </w:rPr>
        <w:t xml:space="preserve">dan hendaklah. </w:t>
      </w:r>
      <w:r w:rsidR="00410E06">
        <w:rPr>
          <w:sz w:val="24"/>
          <w:szCs w:val="24"/>
          <w:lang w:val="id-ID"/>
        </w:rPr>
        <w:t xml:space="preserve">e) </w:t>
      </w:r>
      <w:r w:rsidR="00E473F6">
        <w:rPr>
          <w:sz w:val="24"/>
          <w:szCs w:val="24"/>
          <w:lang w:val="id-ID"/>
        </w:rPr>
        <w:t xml:space="preserve"> </w:t>
      </w:r>
      <w:r w:rsidR="00AC4BED" w:rsidRPr="00AC4BED">
        <w:rPr>
          <w:sz w:val="24"/>
          <w:szCs w:val="24"/>
        </w:rPr>
        <w:t xml:space="preserve">imperatif suruhan, </w:t>
      </w:r>
      <w:r w:rsidR="00E473F6">
        <w:rPr>
          <w:sz w:val="24"/>
          <w:szCs w:val="24"/>
          <w:lang w:val="id-ID"/>
        </w:rPr>
        <w:t xml:space="preserve">ditandai munculnya </w:t>
      </w:r>
      <w:r w:rsidR="00AC4BED" w:rsidRPr="00AC4BED">
        <w:rPr>
          <w:sz w:val="24"/>
          <w:szCs w:val="24"/>
        </w:rPr>
        <w:t>penanda kesantunan ayo, harap, hendaklah,</w:t>
      </w:r>
      <w:r w:rsidR="00E473F6">
        <w:rPr>
          <w:sz w:val="24"/>
          <w:szCs w:val="24"/>
          <w:lang w:val="id-ID"/>
        </w:rPr>
        <w:t xml:space="preserve"> </w:t>
      </w:r>
      <w:r w:rsidR="00E473F6" w:rsidRPr="00AC4BED">
        <w:rPr>
          <w:sz w:val="24"/>
          <w:szCs w:val="24"/>
        </w:rPr>
        <w:t xml:space="preserve">biar, coba, </w:t>
      </w:r>
      <w:r w:rsidR="00AC4BED" w:rsidRPr="00AC4BED">
        <w:rPr>
          <w:sz w:val="24"/>
          <w:szCs w:val="24"/>
        </w:rPr>
        <w:t xml:space="preserve"> </w:t>
      </w:r>
      <w:r w:rsidR="00E473F6" w:rsidRPr="00AC4BED">
        <w:rPr>
          <w:sz w:val="24"/>
          <w:szCs w:val="24"/>
        </w:rPr>
        <w:t xml:space="preserve">silahkan, </w:t>
      </w:r>
      <w:r w:rsidR="00AC4BED" w:rsidRPr="00AC4BED">
        <w:rPr>
          <w:sz w:val="24"/>
          <w:szCs w:val="24"/>
        </w:rPr>
        <w:t xml:space="preserve">mohon, </w:t>
      </w:r>
      <w:r w:rsidR="00E473F6">
        <w:rPr>
          <w:sz w:val="24"/>
          <w:szCs w:val="24"/>
          <w:lang w:val="id-ID"/>
        </w:rPr>
        <w:t xml:space="preserve">atau </w:t>
      </w:r>
      <w:r w:rsidR="00AC4BED" w:rsidRPr="00AC4BED">
        <w:rPr>
          <w:sz w:val="24"/>
          <w:szCs w:val="24"/>
        </w:rPr>
        <w:t xml:space="preserve">tolong. </w:t>
      </w:r>
    </w:p>
    <w:p w14:paraId="3C72E141" w14:textId="4AB048DF" w:rsidR="00AC4BED" w:rsidRPr="00E473F6" w:rsidRDefault="00E473F6" w:rsidP="003B0589">
      <w:pPr>
        <w:pStyle w:val="BodyText"/>
        <w:ind w:firstLine="709"/>
        <w:rPr>
          <w:sz w:val="24"/>
          <w:szCs w:val="24"/>
          <w:lang w:val="id-ID"/>
        </w:rPr>
      </w:pPr>
      <w:r>
        <w:rPr>
          <w:sz w:val="24"/>
          <w:szCs w:val="24"/>
          <w:lang w:val="id-ID"/>
        </w:rPr>
        <w:t xml:space="preserve">Tak sama </w:t>
      </w:r>
      <w:r w:rsidR="00AC4BED" w:rsidRPr="00AC4BED">
        <w:rPr>
          <w:sz w:val="24"/>
          <w:szCs w:val="24"/>
        </w:rPr>
        <w:t xml:space="preserve">dengan </w:t>
      </w:r>
      <w:r>
        <w:rPr>
          <w:sz w:val="24"/>
          <w:szCs w:val="24"/>
          <w:lang w:val="id-ID"/>
        </w:rPr>
        <w:t xml:space="preserve">bentuk </w:t>
      </w:r>
      <w:r w:rsidR="00AC4BED" w:rsidRPr="00AC4BED">
        <w:rPr>
          <w:sz w:val="24"/>
          <w:szCs w:val="24"/>
        </w:rPr>
        <w:t xml:space="preserve">formal imperatif, wujud pragmatik imperatif dalam bahasa Indonesia tidak selalu </w:t>
      </w:r>
      <w:r>
        <w:rPr>
          <w:sz w:val="24"/>
          <w:szCs w:val="24"/>
          <w:lang w:val="id-ID"/>
        </w:rPr>
        <w:t>berwujud</w:t>
      </w:r>
      <w:r w:rsidR="00AC4BED" w:rsidRPr="00AC4BED">
        <w:rPr>
          <w:sz w:val="24"/>
          <w:szCs w:val="24"/>
        </w:rPr>
        <w:t xml:space="preserve"> konstruksi imperatif. Dengan kata lain, </w:t>
      </w:r>
      <w:r>
        <w:rPr>
          <w:sz w:val="24"/>
          <w:szCs w:val="24"/>
          <w:lang w:val="id-ID"/>
        </w:rPr>
        <w:t>bentuk</w:t>
      </w:r>
      <w:r w:rsidR="00AC4BED" w:rsidRPr="00AC4BED">
        <w:rPr>
          <w:sz w:val="24"/>
          <w:szCs w:val="24"/>
        </w:rPr>
        <w:t xml:space="preserve"> pragmatik imperatif dalam bahasa Indonesia </w:t>
      </w:r>
      <w:r>
        <w:rPr>
          <w:sz w:val="24"/>
          <w:szCs w:val="24"/>
          <w:lang w:val="id-ID"/>
        </w:rPr>
        <w:t xml:space="preserve"> bisa </w:t>
      </w:r>
      <w:r w:rsidR="00AC4BED" w:rsidRPr="00AC4BED">
        <w:rPr>
          <w:sz w:val="24"/>
          <w:szCs w:val="24"/>
        </w:rPr>
        <w:t xml:space="preserve">berupa tuturan yang </w:t>
      </w:r>
      <w:r>
        <w:rPr>
          <w:sz w:val="24"/>
          <w:szCs w:val="24"/>
          <w:lang w:val="id-ID"/>
        </w:rPr>
        <w:t>beragam</w:t>
      </w:r>
      <w:r w:rsidR="00AC4BED" w:rsidRPr="00AC4BED">
        <w:rPr>
          <w:sz w:val="24"/>
          <w:szCs w:val="24"/>
        </w:rPr>
        <w:t xml:space="preserve">, dapat berupa konstruksi </w:t>
      </w:r>
      <w:r>
        <w:rPr>
          <w:sz w:val="24"/>
          <w:szCs w:val="24"/>
          <w:lang w:val="id-ID"/>
        </w:rPr>
        <w:t xml:space="preserve">non </w:t>
      </w:r>
      <w:r w:rsidR="00AC4BED" w:rsidRPr="00AC4BED">
        <w:rPr>
          <w:sz w:val="24"/>
          <w:szCs w:val="24"/>
        </w:rPr>
        <w:t xml:space="preserve">imperatif </w:t>
      </w:r>
      <w:r>
        <w:rPr>
          <w:sz w:val="24"/>
          <w:szCs w:val="24"/>
          <w:lang w:val="id-ID"/>
        </w:rPr>
        <w:t xml:space="preserve">atau </w:t>
      </w:r>
      <w:r w:rsidR="00AC4BED" w:rsidRPr="00AC4BED">
        <w:rPr>
          <w:sz w:val="24"/>
          <w:szCs w:val="24"/>
        </w:rPr>
        <w:t xml:space="preserve">imperatif. </w:t>
      </w:r>
      <w:r>
        <w:rPr>
          <w:sz w:val="24"/>
          <w:szCs w:val="24"/>
          <w:lang w:val="id-ID"/>
        </w:rPr>
        <w:t xml:space="preserve">Sedangkan </w:t>
      </w:r>
      <w:r w:rsidR="00AC4BED" w:rsidRPr="00AC4BED">
        <w:rPr>
          <w:sz w:val="24"/>
          <w:szCs w:val="24"/>
        </w:rPr>
        <w:t xml:space="preserve">yang dimaksud dengan wujud pragmatik adalah realisasi maksud imperatif </w:t>
      </w:r>
      <w:r>
        <w:rPr>
          <w:sz w:val="24"/>
          <w:szCs w:val="24"/>
          <w:lang w:val="id-ID"/>
        </w:rPr>
        <w:t xml:space="preserve"> </w:t>
      </w:r>
      <w:r w:rsidR="00AC4BED" w:rsidRPr="00AC4BED">
        <w:rPr>
          <w:sz w:val="24"/>
          <w:szCs w:val="24"/>
        </w:rPr>
        <w:t xml:space="preserve">apabila dikaitkan dengan konteks tutur yang melatarbelakanginya. Makna pragmatik imperatif tuturan </w:t>
      </w:r>
      <w:r>
        <w:rPr>
          <w:sz w:val="24"/>
          <w:szCs w:val="24"/>
          <w:lang w:val="id-ID"/>
        </w:rPr>
        <w:t xml:space="preserve">seperti </w:t>
      </w:r>
      <w:r w:rsidR="00AC4BED" w:rsidRPr="00AC4BED">
        <w:rPr>
          <w:sz w:val="24"/>
          <w:szCs w:val="24"/>
        </w:rPr>
        <w:t>itu ditentukan oleh konteks</w:t>
      </w:r>
      <w:r>
        <w:rPr>
          <w:sz w:val="24"/>
          <w:szCs w:val="24"/>
          <w:lang w:val="id-ID"/>
        </w:rPr>
        <w:t xml:space="preserve"> tutur</w:t>
      </w:r>
      <w:r w:rsidR="00AC4BED" w:rsidRPr="00AC4BED">
        <w:rPr>
          <w:sz w:val="24"/>
          <w:szCs w:val="24"/>
        </w:rPr>
        <w:t>nya</w:t>
      </w:r>
      <w:r>
        <w:rPr>
          <w:sz w:val="24"/>
          <w:szCs w:val="24"/>
          <w:lang w:val="id-ID"/>
        </w:rPr>
        <w:t xml:space="preserve">, baik  yang </w:t>
      </w:r>
      <w:r w:rsidR="00AC4BED" w:rsidRPr="00AC4BED">
        <w:rPr>
          <w:sz w:val="24"/>
          <w:szCs w:val="24"/>
        </w:rPr>
        <w:t xml:space="preserve">bersifat ekstralinguistik </w:t>
      </w:r>
      <w:r>
        <w:rPr>
          <w:sz w:val="24"/>
          <w:szCs w:val="24"/>
          <w:lang w:val="id-ID"/>
        </w:rPr>
        <w:t xml:space="preserve">atau yang </w:t>
      </w:r>
      <w:r w:rsidR="00AC4BED" w:rsidRPr="00AC4BED">
        <w:rPr>
          <w:sz w:val="24"/>
          <w:szCs w:val="24"/>
        </w:rPr>
        <w:t xml:space="preserve">bersifat intralinguistik. Rahardi mengemukakan setidaknya ada 17 (tujuh belas) macam makna pragmatik imperatif di dalam bahasa </w:t>
      </w:r>
      <w:r w:rsidR="003B0589">
        <w:rPr>
          <w:sz w:val="24"/>
          <w:szCs w:val="24"/>
        </w:rPr>
        <w:t>Indonesia</w:t>
      </w:r>
      <w:r w:rsidR="003B0589">
        <w:rPr>
          <w:sz w:val="24"/>
          <w:szCs w:val="24"/>
          <w:lang w:val="id-ID"/>
        </w:rPr>
        <w:t xml:space="preserve"> </w:t>
      </w:r>
      <w:r w:rsidR="003B0589">
        <w:rPr>
          <w:sz w:val="24"/>
          <w:szCs w:val="24"/>
          <w:lang w:val="id-ID"/>
        </w:rPr>
        <w:fldChar w:fldCharType="begin"/>
      </w:r>
      <w:r w:rsidR="003B0589">
        <w:rPr>
          <w:sz w:val="24"/>
          <w:szCs w:val="24"/>
          <w:lang w:val="id-ID"/>
        </w:rPr>
        <w:instrText xml:space="preserve"> ADDIN ZOTERO_ITEM CSL_CITATION {"citationID":"xCkCCCwn","properties":{"formattedCitation":"(Rahardi, 2005)","plainCitation":"(Rahardi, 2005)","noteIndex":0},"citationItems":[{"id":947,"uris":["http://zotero.org/users/8725322/items/FZ7TGP89"],"itemData":{"id":947,"type":"book","abstract":"Pragmatics and imperatives used in Indonesian language","call-number":"PL5073 .R245 2005","event-place":"Ciracas, Jakarta","ISBN":"978-979-781-160-0","note":"ZSCC: 0001579","number-of-pages":"182","publisher":"Erlangga","publisher-place":"Ciracas, Jakarta","source":"Library of Congress ISBN","title":"Pragmatik: kesantunan imperatif bahasa Indonesia","title-short":"Pragmatik","author":[{"family":"Rahardi","given":"R. Kunjana"}],"issued":{"date-parts":[["2005"]]}}}],"schema":"https://github.com/citation-style-language/schema/raw/master/csl-citation.json"} </w:instrText>
      </w:r>
      <w:r w:rsidR="003B0589">
        <w:rPr>
          <w:sz w:val="24"/>
          <w:szCs w:val="24"/>
          <w:lang w:val="id-ID"/>
        </w:rPr>
        <w:fldChar w:fldCharType="separate"/>
      </w:r>
      <w:r w:rsidR="003D147D" w:rsidRPr="003D147D">
        <w:rPr>
          <w:sz w:val="24"/>
        </w:rPr>
        <w:t>(Rahardi, 2005)</w:t>
      </w:r>
      <w:r w:rsidR="003B0589">
        <w:rPr>
          <w:sz w:val="24"/>
          <w:szCs w:val="24"/>
          <w:lang w:val="id-ID"/>
        </w:rPr>
        <w:fldChar w:fldCharType="end"/>
      </w:r>
      <w:r w:rsidR="00AC4BED" w:rsidRPr="00AC4BED">
        <w:rPr>
          <w:sz w:val="24"/>
          <w:szCs w:val="24"/>
        </w:rPr>
        <w:t xml:space="preserve">. </w:t>
      </w:r>
      <w:r>
        <w:rPr>
          <w:sz w:val="24"/>
          <w:szCs w:val="24"/>
          <w:lang w:val="id-ID"/>
        </w:rPr>
        <w:t xml:space="preserve"> </w:t>
      </w:r>
    </w:p>
    <w:p w14:paraId="3D24C4AD" w14:textId="77777777" w:rsidR="00337F45" w:rsidRPr="0079144A" w:rsidRDefault="00337F45" w:rsidP="00AC4BED">
      <w:pPr>
        <w:pStyle w:val="BodyText"/>
        <w:ind w:firstLine="709"/>
        <w:rPr>
          <w:sz w:val="24"/>
          <w:szCs w:val="24"/>
          <w:lang w:val="id-ID"/>
        </w:rPr>
      </w:pPr>
    </w:p>
    <w:p w14:paraId="046230DC" w14:textId="77777777" w:rsidR="00597400" w:rsidRPr="00961CD2" w:rsidRDefault="00597400" w:rsidP="00AC4BED">
      <w:pPr>
        <w:pStyle w:val="BodyText"/>
        <w:ind w:firstLine="0"/>
        <w:outlineLvl w:val="1"/>
        <w:rPr>
          <w:b/>
          <w:sz w:val="24"/>
          <w:szCs w:val="24"/>
          <w:lang w:val="id-ID"/>
        </w:rPr>
      </w:pPr>
      <w:r w:rsidRPr="00961CD2">
        <w:rPr>
          <w:b/>
          <w:sz w:val="24"/>
          <w:szCs w:val="24"/>
          <w:lang w:val="id-ID"/>
        </w:rPr>
        <w:t>METODE</w:t>
      </w:r>
    </w:p>
    <w:p w14:paraId="4EFF8B0E" w14:textId="01636D9F" w:rsidR="001E53D3" w:rsidRPr="001E53D3" w:rsidRDefault="00323A69" w:rsidP="00323A69">
      <w:pPr>
        <w:pStyle w:val="BodyText"/>
        <w:ind w:firstLine="720"/>
        <w:rPr>
          <w:sz w:val="24"/>
          <w:szCs w:val="24"/>
        </w:rPr>
      </w:pPr>
      <w:r>
        <w:rPr>
          <w:sz w:val="24"/>
          <w:szCs w:val="24"/>
          <w:lang w:val="id-ID"/>
        </w:rPr>
        <w:t>Penelitian ini menerapkan m</w:t>
      </w:r>
      <w:r w:rsidR="001E53D3" w:rsidRPr="001E53D3">
        <w:rPr>
          <w:sz w:val="24"/>
          <w:szCs w:val="24"/>
          <w:lang w:val="id-ID"/>
        </w:rPr>
        <w:t>etode deskriptif</w:t>
      </w:r>
      <w:r>
        <w:rPr>
          <w:sz w:val="24"/>
          <w:szCs w:val="24"/>
          <w:lang w:val="id-ID"/>
        </w:rPr>
        <w:t>.</w:t>
      </w:r>
      <w:r w:rsidR="000E25A8">
        <w:rPr>
          <w:sz w:val="24"/>
          <w:szCs w:val="24"/>
          <w:lang w:val="id-ID"/>
        </w:rPr>
        <w:t xml:space="preserve"> </w:t>
      </w:r>
      <w:r>
        <w:rPr>
          <w:sz w:val="24"/>
          <w:szCs w:val="24"/>
          <w:lang w:val="id-ID"/>
        </w:rPr>
        <w:t>P</w:t>
      </w:r>
      <w:r w:rsidR="001E53D3" w:rsidRPr="001E53D3">
        <w:rPr>
          <w:sz w:val="24"/>
          <w:szCs w:val="24"/>
        </w:rPr>
        <w:t xml:space="preserve">opulasi </w:t>
      </w:r>
      <w:r>
        <w:rPr>
          <w:sz w:val="24"/>
          <w:szCs w:val="24"/>
          <w:lang w:val="id-ID"/>
        </w:rPr>
        <w:t>penelitian adalah</w:t>
      </w:r>
      <w:r w:rsidR="000E25A8">
        <w:rPr>
          <w:sz w:val="24"/>
          <w:szCs w:val="24"/>
          <w:lang w:val="id-ID"/>
        </w:rPr>
        <w:t xml:space="preserve"> </w:t>
      </w:r>
      <w:r w:rsidR="001E53D3" w:rsidRPr="001E53D3">
        <w:rPr>
          <w:sz w:val="24"/>
          <w:szCs w:val="24"/>
        </w:rPr>
        <w:t>guru wali kelas VI di sekolah dasar yang ada di kota Bengkulu</w:t>
      </w:r>
      <w:r>
        <w:rPr>
          <w:sz w:val="24"/>
          <w:szCs w:val="24"/>
          <w:lang w:val="id-ID"/>
        </w:rPr>
        <w:t xml:space="preserve">, berjumlah </w:t>
      </w:r>
      <w:r w:rsidR="001E53D3" w:rsidRPr="001E53D3">
        <w:rPr>
          <w:sz w:val="24"/>
          <w:szCs w:val="24"/>
        </w:rPr>
        <w:t>78 sekolah</w:t>
      </w:r>
      <w:r>
        <w:rPr>
          <w:sz w:val="24"/>
          <w:szCs w:val="24"/>
          <w:lang w:val="id-ID"/>
        </w:rPr>
        <w:t xml:space="preserve">. </w:t>
      </w:r>
      <w:r w:rsidR="001E53D3" w:rsidRPr="001E53D3">
        <w:rPr>
          <w:sz w:val="24"/>
          <w:szCs w:val="24"/>
        </w:rPr>
        <w:t xml:space="preserve">Teknik </w:t>
      </w:r>
      <w:r>
        <w:rPr>
          <w:sz w:val="24"/>
          <w:szCs w:val="24"/>
          <w:lang w:val="id-ID"/>
        </w:rPr>
        <w:t>sampling</w:t>
      </w:r>
      <w:r w:rsidR="000E25A8">
        <w:rPr>
          <w:sz w:val="24"/>
          <w:szCs w:val="24"/>
          <w:lang w:val="id-ID"/>
        </w:rPr>
        <w:t xml:space="preserve"> </w:t>
      </w:r>
      <w:r w:rsidR="00107143">
        <w:rPr>
          <w:sz w:val="24"/>
          <w:szCs w:val="24"/>
          <w:lang w:val="id-ID"/>
        </w:rPr>
        <w:t xml:space="preserve">yang digunakan </w:t>
      </w:r>
      <w:r w:rsidR="00107143">
        <w:rPr>
          <w:i/>
          <w:iCs/>
          <w:sz w:val="24"/>
          <w:szCs w:val="24"/>
          <w:lang w:val="id-ID"/>
        </w:rPr>
        <w:t>st</w:t>
      </w:r>
      <w:r w:rsidR="00513A30">
        <w:rPr>
          <w:i/>
          <w:iCs/>
          <w:sz w:val="24"/>
          <w:szCs w:val="24"/>
          <w:lang w:val="id-ID"/>
        </w:rPr>
        <w:t>r</w:t>
      </w:r>
      <w:r w:rsidR="00107143">
        <w:rPr>
          <w:i/>
          <w:iCs/>
          <w:sz w:val="24"/>
          <w:szCs w:val="24"/>
          <w:lang w:val="id-ID"/>
        </w:rPr>
        <w:t>at</w:t>
      </w:r>
      <w:r w:rsidR="00513A30">
        <w:rPr>
          <w:i/>
          <w:iCs/>
          <w:sz w:val="24"/>
          <w:szCs w:val="24"/>
          <w:lang w:val="id-ID"/>
        </w:rPr>
        <w:t>i</w:t>
      </w:r>
      <w:r w:rsidR="00107143">
        <w:rPr>
          <w:i/>
          <w:iCs/>
          <w:sz w:val="24"/>
          <w:szCs w:val="24"/>
          <w:lang w:val="id-ID"/>
        </w:rPr>
        <w:t>fied</w:t>
      </w:r>
      <w:r w:rsidR="00107143">
        <w:rPr>
          <w:sz w:val="24"/>
          <w:szCs w:val="24"/>
          <w:lang w:val="id-ID"/>
        </w:rPr>
        <w:t xml:space="preserve"> </w:t>
      </w:r>
      <w:r w:rsidR="00513A30">
        <w:rPr>
          <w:sz w:val="24"/>
          <w:szCs w:val="24"/>
          <w:lang w:val="id-ID"/>
        </w:rPr>
        <w:t xml:space="preserve">random </w:t>
      </w:r>
      <w:r w:rsidR="001E53D3" w:rsidRPr="00323A69">
        <w:rPr>
          <w:i/>
          <w:iCs/>
          <w:sz w:val="24"/>
          <w:szCs w:val="24"/>
        </w:rPr>
        <w:t>sampling</w:t>
      </w:r>
      <w:r>
        <w:rPr>
          <w:sz w:val="24"/>
          <w:szCs w:val="24"/>
          <w:lang w:val="id-ID"/>
        </w:rPr>
        <w:t>. Dalam penetapan sampel, seluruh SDN</w:t>
      </w:r>
      <w:r w:rsidR="000E25A8">
        <w:rPr>
          <w:sz w:val="24"/>
          <w:szCs w:val="24"/>
          <w:lang w:val="id-ID"/>
        </w:rPr>
        <w:t xml:space="preserve"> </w:t>
      </w:r>
      <w:r w:rsidR="001E53D3" w:rsidRPr="001E53D3">
        <w:rPr>
          <w:sz w:val="24"/>
          <w:szCs w:val="24"/>
        </w:rPr>
        <w:t xml:space="preserve">di kota Bengkulu </w:t>
      </w:r>
      <w:r>
        <w:rPr>
          <w:sz w:val="24"/>
          <w:szCs w:val="24"/>
          <w:lang w:val="id-ID"/>
        </w:rPr>
        <w:t>(</w:t>
      </w:r>
      <w:r w:rsidR="001E53D3" w:rsidRPr="001E53D3">
        <w:rPr>
          <w:sz w:val="24"/>
          <w:szCs w:val="24"/>
        </w:rPr>
        <w:t>78</w:t>
      </w:r>
      <w:r>
        <w:rPr>
          <w:sz w:val="24"/>
          <w:szCs w:val="24"/>
          <w:lang w:val="id-ID"/>
        </w:rPr>
        <w:t xml:space="preserve"> sekolah) </w:t>
      </w:r>
      <w:r w:rsidR="001E53D3" w:rsidRPr="001E53D3">
        <w:rPr>
          <w:sz w:val="24"/>
          <w:szCs w:val="24"/>
        </w:rPr>
        <w:t xml:space="preserve">dibagi dalam </w:t>
      </w:r>
      <w:r>
        <w:rPr>
          <w:sz w:val="24"/>
          <w:szCs w:val="24"/>
          <w:lang w:val="id-ID"/>
        </w:rPr>
        <w:t xml:space="preserve">dua </w:t>
      </w:r>
      <w:r w:rsidR="001E53D3" w:rsidRPr="001E53D3">
        <w:rPr>
          <w:sz w:val="24"/>
          <w:szCs w:val="24"/>
        </w:rPr>
        <w:t>kat</w:t>
      </w:r>
      <w:r>
        <w:rPr>
          <w:sz w:val="24"/>
          <w:szCs w:val="24"/>
          <w:lang w:val="id-ID"/>
        </w:rPr>
        <w:t>e</w:t>
      </w:r>
      <w:r w:rsidR="001E53D3" w:rsidRPr="001E53D3">
        <w:rPr>
          <w:sz w:val="24"/>
          <w:szCs w:val="24"/>
        </w:rPr>
        <w:t>gori</w:t>
      </w:r>
      <w:r>
        <w:rPr>
          <w:sz w:val="24"/>
          <w:szCs w:val="24"/>
          <w:lang w:val="id-ID"/>
        </w:rPr>
        <w:t xml:space="preserve">: </w:t>
      </w:r>
      <w:r w:rsidR="001E53D3" w:rsidRPr="001E53D3">
        <w:rPr>
          <w:sz w:val="24"/>
          <w:szCs w:val="24"/>
        </w:rPr>
        <w:t>(1)</w:t>
      </w:r>
      <w:r w:rsidR="000E25A8">
        <w:rPr>
          <w:sz w:val="24"/>
          <w:szCs w:val="24"/>
        </w:rPr>
        <w:t xml:space="preserve"> </w:t>
      </w:r>
      <w:r>
        <w:rPr>
          <w:sz w:val="24"/>
          <w:szCs w:val="24"/>
          <w:lang w:val="id-ID"/>
        </w:rPr>
        <w:t xml:space="preserve">berdasarkan </w:t>
      </w:r>
      <w:r w:rsidR="001E53D3" w:rsidRPr="001E53D3">
        <w:rPr>
          <w:sz w:val="24"/>
          <w:szCs w:val="24"/>
        </w:rPr>
        <w:t>prestasi</w:t>
      </w:r>
      <w:r>
        <w:rPr>
          <w:sz w:val="24"/>
          <w:szCs w:val="24"/>
          <w:lang w:val="id-ID"/>
        </w:rPr>
        <w:t xml:space="preserve"> </w:t>
      </w:r>
      <w:r w:rsidR="001E53D3" w:rsidRPr="001E53D3">
        <w:rPr>
          <w:sz w:val="24"/>
          <w:szCs w:val="24"/>
        </w:rPr>
        <w:t xml:space="preserve">dan (2) </w:t>
      </w:r>
      <w:r>
        <w:rPr>
          <w:sz w:val="24"/>
          <w:szCs w:val="24"/>
          <w:lang w:val="id-ID"/>
        </w:rPr>
        <w:t xml:space="preserve">berdasarkan </w:t>
      </w:r>
      <w:r w:rsidR="001E53D3" w:rsidRPr="001E53D3">
        <w:rPr>
          <w:sz w:val="24"/>
          <w:szCs w:val="24"/>
        </w:rPr>
        <w:t xml:space="preserve">wilayah. Kategori </w:t>
      </w:r>
      <w:r>
        <w:rPr>
          <w:sz w:val="24"/>
          <w:szCs w:val="24"/>
          <w:lang w:val="id-ID"/>
        </w:rPr>
        <w:t xml:space="preserve">berdasarkan </w:t>
      </w:r>
      <w:r w:rsidR="001E53D3" w:rsidRPr="001E53D3">
        <w:rPr>
          <w:sz w:val="24"/>
          <w:szCs w:val="24"/>
        </w:rPr>
        <w:t xml:space="preserve">prestasi meliputi </w:t>
      </w:r>
      <w:r w:rsidR="000E25A8">
        <w:rPr>
          <w:sz w:val="24"/>
          <w:szCs w:val="24"/>
          <w:lang w:val="id-ID"/>
        </w:rPr>
        <w:t>penggolongan prestasi/kualitas</w:t>
      </w:r>
      <w:r w:rsidR="001E53D3" w:rsidRPr="001E53D3">
        <w:rPr>
          <w:sz w:val="24"/>
          <w:szCs w:val="24"/>
        </w:rPr>
        <w:t xml:space="preserve">: baik, sedang, dan buruk. Sedangkan kategori wilayah meliputi: tengah kota dan pinggir kota. </w:t>
      </w:r>
    </w:p>
    <w:p w14:paraId="3EFB65A9" w14:textId="55BB7B40" w:rsidR="00E13B7A" w:rsidRPr="00E13B7A" w:rsidRDefault="00E13B7A" w:rsidP="00E13B7A">
      <w:pPr>
        <w:pStyle w:val="Caption"/>
        <w:keepNext/>
        <w:rPr>
          <w:sz w:val="24"/>
          <w:szCs w:val="24"/>
        </w:rPr>
      </w:pPr>
      <w:r w:rsidRPr="00E13B7A">
        <w:rPr>
          <w:sz w:val="24"/>
          <w:szCs w:val="24"/>
        </w:rPr>
        <w:t xml:space="preserve">Tabel </w:t>
      </w:r>
      <w:r w:rsidRPr="00E13B7A">
        <w:rPr>
          <w:sz w:val="24"/>
          <w:szCs w:val="24"/>
        </w:rPr>
        <w:fldChar w:fldCharType="begin"/>
      </w:r>
      <w:r w:rsidRPr="00E13B7A">
        <w:rPr>
          <w:sz w:val="24"/>
          <w:szCs w:val="24"/>
        </w:rPr>
        <w:instrText xml:space="preserve"> SEQ Tabel \* ARABIC </w:instrText>
      </w:r>
      <w:r w:rsidRPr="00E13B7A">
        <w:rPr>
          <w:sz w:val="24"/>
          <w:szCs w:val="24"/>
        </w:rPr>
        <w:fldChar w:fldCharType="separate"/>
      </w:r>
      <w:r>
        <w:rPr>
          <w:noProof/>
          <w:sz w:val="24"/>
          <w:szCs w:val="24"/>
        </w:rPr>
        <w:t>1</w:t>
      </w:r>
      <w:r w:rsidRPr="00E13B7A">
        <w:rPr>
          <w:sz w:val="24"/>
          <w:szCs w:val="24"/>
        </w:rPr>
        <w:fldChar w:fldCharType="end"/>
      </w:r>
      <w:r w:rsidR="00A94333">
        <w:rPr>
          <w:sz w:val="24"/>
          <w:szCs w:val="24"/>
          <w:lang w:val="id-ID"/>
        </w:rPr>
        <w:t xml:space="preserve"> </w:t>
      </w:r>
      <w:r w:rsidRPr="00E13B7A">
        <w:rPr>
          <w:sz w:val="24"/>
          <w:szCs w:val="24"/>
          <w:lang w:val="id-ID"/>
        </w:rPr>
        <w:t>Pembagian sekolah dasar Negeri berdasarkan kategori prestasi</w:t>
      </w:r>
    </w:p>
    <w:tbl>
      <w:tblPr>
        <w:tblW w:w="4924"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3"/>
        <w:gridCol w:w="8212"/>
      </w:tblGrid>
      <w:tr w:rsidR="001E53D3" w:rsidRPr="001E53D3" w14:paraId="4BEA815E" w14:textId="77777777" w:rsidTr="00107143">
        <w:tc>
          <w:tcPr>
            <w:tcW w:w="671" w:type="pct"/>
            <w:shd w:val="clear" w:color="auto" w:fill="auto"/>
          </w:tcPr>
          <w:p w14:paraId="0D3AB4DD" w14:textId="3A1D5AF2" w:rsidR="001E53D3" w:rsidRPr="001E53D3" w:rsidRDefault="001E53D3" w:rsidP="00E13B7A">
            <w:pPr>
              <w:pStyle w:val="BodyText"/>
              <w:spacing w:line="240" w:lineRule="auto"/>
              <w:ind w:firstLine="0"/>
              <w:jc w:val="center"/>
              <w:rPr>
                <w:sz w:val="24"/>
                <w:szCs w:val="24"/>
              </w:rPr>
            </w:pPr>
            <w:r w:rsidRPr="001E53D3">
              <w:rPr>
                <w:sz w:val="24"/>
                <w:szCs w:val="24"/>
              </w:rPr>
              <w:t>Kategori</w:t>
            </w:r>
          </w:p>
        </w:tc>
        <w:tc>
          <w:tcPr>
            <w:tcW w:w="4329" w:type="pct"/>
            <w:shd w:val="clear" w:color="auto" w:fill="auto"/>
          </w:tcPr>
          <w:p w14:paraId="2039291A" w14:textId="32B25527" w:rsidR="001E53D3" w:rsidRPr="00A8538A" w:rsidRDefault="001E53D3" w:rsidP="00E13B7A">
            <w:pPr>
              <w:pStyle w:val="BodyText"/>
              <w:spacing w:line="240" w:lineRule="auto"/>
              <w:ind w:firstLine="0"/>
              <w:jc w:val="center"/>
              <w:rPr>
                <w:sz w:val="24"/>
                <w:szCs w:val="24"/>
                <w:lang w:val="id-ID"/>
              </w:rPr>
            </w:pPr>
            <w:r w:rsidRPr="001E53D3">
              <w:rPr>
                <w:sz w:val="24"/>
                <w:szCs w:val="24"/>
              </w:rPr>
              <w:t xml:space="preserve">Sekolah </w:t>
            </w:r>
            <w:r w:rsidR="00A8538A">
              <w:rPr>
                <w:sz w:val="24"/>
                <w:szCs w:val="24"/>
                <w:lang w:val="id-ID"/>
              </w:rPr>
              <w:t>Dasar Negeri Nomor</w:t>
            </w:r>
          </w:p>
        </w:tc>
      </w:tr>
      <w:tr w:rsidR="00A8538A" w:rsidRPr="001E53D3" w14:paraId="280FD990" w14:textId="77777777" w:rsidTr="00107143">
        <w:tc>
          <w:tcPr>
            <w:tcW w:w="671" w:type="pct"/>
            <w:shd w:val="clear" w:color="auto" w:fill="auto"/>
          </w:tcPr>
          <w:p w14:paraId="7E71D274" w14:textId="77777777" w:rsidR="00A8538A" w:rsidRPr="001E53D3" w:rsidRDefault="00A8538A" w:rsidP="00A8538A">
            <w:pPr>
              <w:pStyle w:val="BodyText"/>
              <w:spacing w:line="240" w:lineRule="auto"/>
              <w:ind w:firstLine="0"/>
              <w:rPr>
                <w:sz w:val="24"/>
                <w:szCs w:val="24"/>
              </w:rPr>
            </w:pPr>
            <w:r w:rsidRPr="001E53D3">
              <w:rPr>
                <w:sz w:val="24"/>
                <w:szCs w:val="24"/>
              </w:rPr>
              <w:t xml:space="preserve">Baik </w:t>
            </w:r>
          </w:p>
        </w:tc>
        <w:tc>
          <w:tcPr>
            <w:tcW w:w="4329" w:type="pct"/>
            <w:shd w:val="clear" w:color="auto" w:fill="auto"/>
          </w:tcPr>
          <w:p w14:paraId="26F53570" w14:textId="134CBCB7" w:rsidR="00A8538A" w:rsidRPr="001E53D3" w:rsidRDefault="00A8538A" w:rsidP="00A8538A">
            <w:pPr>
              <w:pStyle w:val="BodyText"/>
              <w:spacing w:line="240" w:lineRule="auto"/>
              <w:ind w:firstLine="0"/>
              <w:rPr>
                <w:sz w:val="24"/>
                <w:szCs w:val="24"/>
              </w:rPr>
            </w:pPr>
            <w:r w:rsidRPr="001E53D3">
              <w:rPr>
                <w:sz w:val="24"/>
                <w:szCs w:val="24"/>
              </w:rPr>
              <w:t>81, 5, 37, 57</w:t>
            </w:r>
            <w:r>
              <w:rPr>
                <w:sz w:val="24"/>
                <w:szCs w:val="24"/>
                <w:lang w:val="id-ID"/>
              </w:rPr>
              <w:t xml:space="preserve">, </w:t>
            </w:r>
            <w:r w:rsidRPr="001E53D3">
              <w:rPr>
                <w:sz w:val="24"/>
                <w:szCs w:val="24"/>
              </w:rPr>
              <w:t xml:space="preserve">4, 52, 74. 20, 48, 1, 99, 59, 2, 16, 8, 89, 24, 82, 53, 61, 71, 87, 25, 72, </w:t>
            </w:r>
          </w:p>
        </w:tc>
      </w:tr>
      <w:tr w:rsidR="00A8538A" w:rsidRPr="001E53D3" w14:paraId="0F89F98D" w14:textId="77777777" w:rsidTr="00107143">
        <w:tc>
          <w:tcPr>
            <w:tcW w:w="671" w:type="pct"/>
            <w:shd w:val="clear" w:color="auto" w:fill="auto"/>
          </w:tcPr>
          <w:p w14:paraId="140A1853" w14:textId="77777777" w:rsidR="00A8538A" w:rsidRPr="001E53D3" w:rsidRDefault="00A8538A" w:rsidP="00A8538A">
            <w:pPr>
              <w:pStyle w:val="BodyText"/>
              <w:spacing w:line="240" w:lineRule="auto"/>
              <w:ind w:firstLine="0"/>
              <w:rPr>
                <w:sz w:val="24"/>
                <w:szCs w:val="24"/>
              </w:rPr>
            </w:pPr>
            <w:r w:rsidRPr="001E53D3">
              <w:rPr>
                <w:sz w:val="24"/>
                <w:szCs w:val="24"/>
              </w:rPr>
              <w:t xml:space="preserve">Sedang </w:t>
            </w:r>
          </w:p>
        </w:tc>
        <w:tc>
          <w:tcPr>
            <w:tcW w:w="4329" w:type="pct"/>
            <w:shd w:val="clear" w:color="auto" w:fill="auto"/>
          </w:tcPr>
          <w:p w14:paraId="42A0026D" w14:textId="3567ECDA" w:rsidR="00A8538A" w:rsidRPr="001E53D3" w:rsidRDefault="00A8538A" w:rsidP="00A8538A">
            <w:pPr>
              <w:pStyle w:val="BodyText"/>
              <w:spacing w:line="240" w:lineRule="auto"/>
              <w:ind w:firstLine="0"/>
              <w:rPr>
                <w:sz w:val="24"/>
                <w:szCs w:val="24"/>
              </w:rPr>
            </w:pPr>
            <w:r w:rsidRPr="001E53D3">
              <w:rPr>
                <w:sz w:val="24"/>
                <w:szCs w:val="24"/>
              </w:rPr>
              <w:t>77, 41</w:t>
            </w:r>
            <w:r>
              <w:rPr>
                <w:sz w:val="24"/>
                <w:szCs w:val="24"/>
                <w:lang w:val="id-ID"/>
              </w:rPr>
              <w:t xml:space="preserve">, </w:t>
            </w:r>
            <w:r w:rsidRPr="001E53D3">
              <w:rPr>
                <w:sz w:val="24"/>
                <w:szCs w:val="24"/>
              </w:rPr>
              <w:t>58</w:t>
            </w:r>
            <w:r>
              <w:rPr>
                <w:sz w:val="24"/>
                <w:szCs w:val="24"/>
                <w:lang w:val="id-ID"/>
              </w:rPr>
              <w:t xml:space="preserve">, </w:t>
            </w:r>
            <w:r w:rsidRPr="001E53D3">
              <w:rPr>
                <w:sz w:val="24"/>
                <w:szCs w:val="24"/>
              </w:rPr>
              <w:t xml:space="preserve">69, 60, 18, 65, 51, 76, 9, 73, 56, , 47, 75, 19, 55, 40, 3, 103, 45, 44, 15, 35, 49, 66, 100. </w:t>
            </w:r>
          </w:p>
        </w:tc>
      </w:tr>
      <w:tr w:rsidR="00A8538A" w:rsidRPr="001E53D3" w14:paraId="05D30736" w14:textId="77777777" w:rsidTr="00107143">
        <w:tc>
          <w:tcPr>
            <w:tcW w:w="671" w:type="pct"/>
            <w:shd w:val="clear" w:color="auto" w:fill="auto"/>
          </w:tcPr>
          <w:p w14:paraId="23933565" w14:textId="77777777" w:rsidR="00A8538A" w:rsidRPr="001E53D3" w:rsidRDefault="00A8538A" w:rsidP="00A8538A">
            <w:pPr>
              <w:pStyle w:val="BodyText"/>
              <w:spacing w:line="240" w:lineRule="auto"/>
              <w:ind w:firstLine="0"/>
              <w:rPr>
                <w:sz w:val="24"/>
                <w:szCs w:val="24"/>
              </w:rPr>
            </w:pPr>
            <w:r w:rsidRPr="001E53D3">
              <w:rPr>
                <w:sz w:val="24"/>
                <w:szCs w:val="24"/>
              </w:rPr>
              <w:t xml:space="preserve">Buruk </w:t>
            </w:r>
          </w:p>
        </w:tc>
        <w:tc>
          <w:tcPr>
            <w:tcW w:w="4329" w:type="pct"/>
            <w:shd w:val="clear" w:color="auto" w:fill="auto"/>
          </w:tcPr>
          <w:p w14:paraId="4A1AEBC0" w14:textId="4B5FFC06" w:rsidR="00A8538A" w:rsidRPr="001E53D3" w:rsidRDefault="00A8538A" w:rsidP="00A8538A">
            <w:pPr>
              <w:pStyle w:val="BodyText"/>
              <w:spacing w:line="240" w:lineRule="auto"/>
              <w:ind w:firstLine="0"/>
              <w:rPr>
                <w:sz w:val="24"/>
                <w:szCs w:val="24"/>
              </w:rPr>
            </w:pPr>
            <w:r w:rsidRPr="001E53D3">
              <w:rPr>
                <w:sz w:val="24"/>
                <w:szCs w:val="24"/>
              </w:rPr>
              <w:t>83, 22, 34, 85, 62, 12, 26, 38, 6, 86, 88, 27, 32, 11, 13, 79, 101, 67, 78, 43, 7</w:t>
            </w:r>
            <w:r>
              <w:rPr>
                <w:sz w:val="24"/>
                <w:szCs w:val="24"/>
                <w:lang w:val="id-ID"/>
              </w:rPr>
              <w:t xml:space="preserve">, </w:t>
            </w:r>
            <w:r w:rsidRPr="001E53D3">
              <w:rPr>
                <w:sz w:val="24"/>
                <w:szCs w:val="24"/>
              </w:rPr>
              <w:t xml:space="preserve">17, 84, 29, 42, 68, 50, </w:t>
            </w:r>
          </w:p>
        </w:tc>
      </w:tr>
    </w:tbl>
    <w:p w14:paraId="0F0DE6C2" w14:textId="28046534" w:rsidR="001E53D3" w:rsidRPr="001E53D3" w:rsidRDefault="001E53D3" w:rsidP="001E53D3">
      <w:pPr>
        <w:pStyle w:val="BodyText"/>
        <w:ind w:firstLine="720"/>
        <w:rPr>
          <w:sz w:val="24"/>
          <w:szCs w:val="24"/>
        </w:rPr>
      </w:pPr>
      <w:r w:rsidRPr="001E53D3">
        <w:rPr>
          <w:sz w:val="24"/>
          <w:szCs w:val="24"/>
        </w:rPr>
        <w:t xml:space="preserve"> </w:t>
      </w:r>
      <w:r w:rsidRPr="001E53D3">
        <w:rPr>
          <w:sz w:val="24"/>
          <w:szCs w:val="24"/>
        </w:rPr>
        <w:tab/>
      </w:r>
      <w:r w:rsidR="00E13B7A">
        <w:rPr>
          <w:sz w:val="24"/>
          <w:szCs w:val="24"/>
          <w:lang w:val="id-ID"/>
        </w:rPr>
        <w:t>Su</w:t>
      </w:r>
      <w:r w:rsidRPr="001E53D3">
        <w:rPr>
          <w:sz w:val="24"/>
          <w:szCs w:val="24"/>
        </w:rPr>
        <w:t xml:space="preserve">mber: Dinas </w:t>
      </w:r>
      <w:r w:rsidR="00E13B7A">
        <w:rPr>
          <w:sz w:val="24"/>
          <w:szCs w:val="24"/>
          <w:lang w:val="id-ID"/>
        </w:rPr>
        <w:t xml:space="preserve">Pendidikan Nasional </w:t>
      </w:r>
      <w:r w:rsidRPr="001E53D3">
        <w:rPr>
          <w:sz w:val="24"/>
          <w:szCs w:val="24"/>
        </w:rPr>
        <w:t xml:space="preserve">Kota Bengkulu </w:t>
      </w:r>
    </w:p>
    <w:p w14:paraId="7685F6C8" w14:textId="77777777" w:rsidR="001E53D3" w:rsidRPr="001E53D3" w:rsidRDefault="001E53D3" w:rsidP="001E53D3">
      <w:pPr>
        <w:pStyle w:val="BodyText"/>
        <w:ind w:firstLine="720"/>
        <w:rPr>
          <w:sz w:val="24"/>
          <w:szCs w:val="24"/>
        </w:rPr>
      </w:pPr>
      <w:r w:rsidRPr="001E53D3">
        <w:rPr>
          <w:sz w:val="24"/>
          <w:szCs w:val="24"/>
        </w:rPr>
        <w:lastRenderedPageBreak/>
        <w:t xml:space="preserve"> </w:t>
      </w:r>
      <w:r w:rsidRPr="001E53D3">
        <w:rPr>
          <w:sz w:val="24"/>
          <w:szCs w:val="24"/>
        </w:rPr>
        <w:tab/>
        <w:t xml:space="preserve"> </w:t>
      </w:r>
    </w:p>
    <w:p w14:paraId="5EE34908" w14:textId="268DD4FA" w:rsidR="00E13B7A" w:rsidRDefault="00E13B7A" w:rsidP="00E13B7A">
      <w:pPr>
        <w:pStyle w:val="Caption"/>
        <w:keepNext/>
        <w:rPr>
          <w:sz w:val="24"/>
          <w:szCs w:val="24"/>
          <w:lang w:val="id-ID"/>
        </w:rPr>
      </w:pPr>
      <w:r w:rsidRPr="00E13B7A">
        <w:rPr>
          <w:sz w:val="24"/>
          <w:szCs w:val="24"/>
        </w:rPr>
        <w:t xml:space="preserve">Tabel </w:t>
      </w:r>
      <w:r w:rsidRPr="00E13B7A">
        <w:rPr>
          <w:sz w:val="24"/>
          <w:szCs w:val="24"/>
        </w:rPr>
        <w:fldChar w:fldCharType="begin"/>
      </w:r>
      <w:r w:rsidRPr="00E13B7A">
        <w:rPr>
          <w:sz w:val="24"/>
          <w:szCs w:val="24"/>
        </w:rPr>
        <w:instrText xml:space="preserve"> SEQ Tabel \* ARABIC </w:instrText>
      </w:r>
      <w:r w:rsidRPr="00E13B7A">
        <w:rPr>
          <w:sz w:val="24"/>
          <w:szCs w:val="24"/>
        </w:rPr>
        <w:fldChar w:fldCharType="separate"/>
      </w:r>
      <w:r w:rsidRPr="00E13B7A">
        <w:rPr>
          <w:noProof/>
          <w:sz w:val="24"/>
          <w:szCs w:val="24"/>
        </w:rPr>
        <w:t>2</w:t>
      </w:r>
      <w:r w:rsidRPr="00E13B7A">
        <w:rPr>
          <w:sz w:val="24"/>
          <w:szCs w:val="24"/>
        </w:rPr>
        <w:fldChar w:fldCharType="end"/>
      </w:r>
      <w:r w:rsidRPr="00E13B7A">
        <w:rPr>
          <w:sz w:val="24"/>
          <w:szCs w:val="24"/>
          <w:lang w:val="id-ID"/>
        </w:rPr>
        <w:t xml:space="preserve"> Pembagian Sekolah Dasar Negeri berdasarkan kategori wilayah</w:t>
      </w:r>
    </w:p>
    <w:p w14:paraId="2A304A8C" w14:textId="77777777" w:rsidR="003E70F6" w:rsidRPr="003E70F6" w:rsidRDefault="003E70F6" w:rsidP="003E70F6">
      <w:pPr>
        <w:rPr>
          <w:lang w:val="id-ID"/>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 w:type="dxa"/>
          <w:left w:w="0" w:type="dxa"/>
          <w:right w:w="0" w:type="dxa"/>
        </w:tblCellMar>
        <w:tblLook w:val="04A0" w:firstRow="1" w:lastRow="0" w:firstColumn="1" w:lastColumn="0" w:noHBand="0" w:noVBand="1"/>
      </w:tblPr>
      <w:tblGrid>
        <w:gridCol w:w="2766"/>
        <w:gridCol w:w="3481"/>
        <w:gridCol w:w="3384"/>
      </w:tblGrid>
      <w:tr w:rsidR="001E53D3" w:rsidRPr="001E53D3" w14:paraId="1893DFE5" w14:textId="77777777" w:rsidTr="00E13B7A">
        <w:trPr>
          <w:trHeight w:val="407"/>
        </w:trPr>
        <w:tc>
          <w:tcPr>
            <w:tcW w:w="1436" w:type="pct"/>
            <w:shd w:val="clear" w:color="auto" w:fill="auto"/>
          </w:tcPr>
          <w:p w14:paraId="5A9F8515" w14:textId="750D4FAD" w:rsidR="001E53D3" w:rsidRPr="001E53D3" w:rsidRDefault="001E53D3" w:rsidP="00B0383E">
            <w:pPr>
              <w:pStyle w:val="BodyText"/>
              <w:spacing w:line="240" w:lineRule="auto"/>
              <w:ind w:firstLine="0"/>
              <w:jc w:val="left"/>
              <w:rPr>
                <w:sz w:val="24"/>
                <w:szCs w:val="24"/>
              </w:rPr>
            </w:pPr>
            <w:r w:rsidRPr="001E53D3">
              <w:rPr>
                <w:sz w:val="24"/>
                <w:szCs w:val="24"/>
              </w:rPr>
              <w:t>Kat</w:t>
            </w:r>
            <w:r w:rsidR="00B0383E">
              <w:rPr>
                <w:sz w:val="24"/>
                <w:szCs w:val="24"/>
                <w:lang w:val="id-ID"/>
              </w:rPr>
              <w:t>e</w:t>
            </w:r>
            <w:r w:rsidRPr="001E53D3">
              <w:rPr>
                <w:sz w:val="24"/>
                <w:szCs w:val="24"/>
              </w:rPr>
              <w:t xml:space="preserve">gori </w:t>
            </w:r>
          </w:p>
        </w:tc>
        <w:tc>
          <w:tcPr>
            <w:tcW w:w="1807" w:type="pct"/>
            <w:shd w:val="clear" w:color="auto" w:fill="auto"/>
          </w:tcPr>
          <w:p w14:paraId="34C1514B" w14:textId="77777777" w:rsidR="001E53D3" w:rsidRPr="001E53D3" w:rsidRDefault="001E53D3" w:rsidP="00B0383E">
            <w:pPr>
              <w:pStyle w:val="BodyText"/>
              <w:spacing w:line="240" w:lineRule="auto"/>
              <w:ind w:firstLine="0"/>
              <w:jc w:val="left"/>
              <w:rPr>
                <w:sz w:val="24"/>
                <w:szCs w:val="24"/>
              </w:rPr>
            </w:pPr>
            <w:r w:rsidRPr="001E53D3">
              <w:rPr>
                <w:sz w:val="24"/>
                <w:szCs w:val="24"/>
              </w:rPr>
              <w:t xml:space="preserve">Tengah kota </w:t>
            </w:r>
          </w:p>
        </w:tc>
        <w:tc>
          <w:tcPr>
            <w:tcW w:w="1757" w:type="pct"/>
            <w:shd w:val="clear" w:color="auto" w:fill="auto"/>
          </w:tcPr>
          <w:p w14:paraId="77587BD7" w14:textId="77777777" w:rsidR="001E53D3" w:rsidRPr="001E53D3" w:rsidRDefault="001E53D3" w:rsidP="00B0383E">
            <w:pPr>
              <w:pStyle w:val="BodyText"/>
              <w:spacing w:line="240" w:lineRule="auto"/>
              <w:ind w:firstLine="0"/>
              <w:jc w:val="left"/>
              <w:rPr>
                <w:sz w:val="24"/>
                <w:szCs w:val="24"/>
              </w:rPr>
            </w:pPr>
            <w:r w:rsidRPr="001E53D3">
              <w:rPr>
                <w:sz w:val="24"/>
                <w:szCs w:val="24"/>
              </w:rPr>
              <w:t xml:space="preserve">Pinggir kota </w:t>
            </w:r>
          </w:p>
        </w:tc>
      </w:tr>
      <w:tr w:rsidR="00B0383E" w:rsidRPr="001E53D3" w14:paraId="6B895B43" w14:textId="77777777" w:rsidTr="00107143">
        <w:trPr>
          <w:trHeight w:val="1405"/>
        </w:trPr>
        <w:tc>
          <w:tcPr>
            <w:tcW w:w="1436" w:type="pct"/>
            <w:shd w:val="clear" w:color="auto" w:fill="auto"/>
          </w:tcPr>
          <w:p w14:paraId="7C01002C" w14:textId="207C37BD" w:rsidR="00B0383E" w:rsidRPr="00E13B7A" w:rsidRDefault="00B0383E" w:rsidP="00B0383E">
            <w:pPr>
              <w:pStyle w:val="BodyText"/>
              <w:spacing w:line="240" w:lineRule="auto"/>
              <w:ind w:firstLine="0"/>
              <w:jc w:val="left"/>
              <w:rPr>
                <w:sz w:val="24"/>
                <w:szCs w:val="24"/>
                <w:lang w:val="id-ID"/>
              </w:rPr>
            </w:pPr>
            <w:r w:rsidRPr="001E53D3">
              <w:rPr>
                <w:sz w:val="24"/>
                <w:szCs w:val="24"/>
              </w:rPr>
              <w:t xml:space="preserve">Sekolah </w:t>
            </w:r>
            <w:r w:rsidR="00E13B7A">
              <w:rPr>
                <w:sz w:val="24"/>
                <w:szCs w:val="24"/>
                <w:lang w:val="id-ID"/>
              </w:rPr>
              <w:t>Dasar Nomor</w:t>
            </w:r>
          </w:p>
        </w:tc>
        <w:tc>
          <w:tcPr>
            <w:tcW w:w="1807" w:type="pct"/>
            <w:shd w:val="clear" w:color="auto" w:fill="auto"/>
          </w:tcPr>
          <w:p w14:paraId="4BD7DFD1" w14:textId="294ABA9E" w:rsidR="00B0383E" w:rsidRPr="001E53D3" w:rsidRDefault="00B0383E" w:rsidP="003E70F6">
            <w:pPr>
              <w:pStyle w:val="BodyText"/>
              <w:ind w:firstLine="0"/>
              <w:rPr>
                <w:sz w:val="24"/>
                <w:szCs w:val="24"/>
              </w:rPr>
            </w:pPr>
            <w:r w:rsidRPr="001E53D3">
              <w:rPr>
                <w:sz w:val="24"/>
                <w:szCs w:val="24"/>
              </w:rPr>
              <w:t xml:space="preserve"> </w:t>
            </w:r>
            <w:r w:rsidR="003E70F6" w:rsidRPr="003E70F6">
              <w:rPr>
                <w:sz w:val="24"/>
                <w:szCs w:val="24"/>
              </w:rPr>
              <w:t xml:space="preserve">1, 2, 3, 4, 6, 7, 8, 9, </w:t>
            </w:r>
            <w:r w:rsidR="003E70F6">
              <w:rPr>
                <w:sz w:val="24"/>
                <w:szCs w:val="24"/>
                <w:lang w:val="id-ID"/>
              </w:rPr>
              <w:t xml:space="preserve"> </w:t>
            </w:r>
            <w:r w:rsidR="003E70F6" w:rsidRPr="003E70F6">
              <w:rPr>
                <w:sz w:val="24"/>
                <w:szCs w:val="24"/>
              </w:rPr>
              <w:t xml:space="preserve">11, 12, 13, 15, 17, 18, 19, </w:t>
            </w:r>
            <w:r w:rsidR="003E70F6">
              <w:rPr>
                <w:sz w:val="24"/>
                <w:szCs w:val="24"/>
                <w:lang w:val="id-ID"/>
              </w:rPr>
              <w:t xml:space="preserve"> </w:t>
            </w:r>
            <w:r w:rsidR="003E70F6" w:rsidRPr="003E70F6">
              <w:rPr>
                <w:sz w:val="24"/>
                <w:szCs w:val="24"/>
              </w:rPr>
              <w:t xml:space="preserve">22, 25, 26, 27, 29, 32, 34, 36, 37, 38, 40, 47, 48, 51, </w:t>
            </w:r>
            <w:r w:rsidR="003E70F6">
              <w:rPr>
                <w:sz w:val="24"/>
                <w:szCs w:val="24"/>
                <w:lang w:val="id-ID"/>
              </w:rPr>
              <w:t xml:space="preserve"> </w:t>
            </w:r>
            <w:r w:rsidR="003E70F6" w:rsidRPr="003E70F6">
              <w:rPr>
                <w:sz w:val="24"/>
                <w:szCs w:val="24"/>
              </w:rPr>
              <w:t>53, 57, 58, 59, 62, dan 85</w:t>
            </w:r>
          </w:p>
        </w:tc>
        <w:tc>
          <w:tcPr>
            <w:tcW w:w="1757" w:type="pct"/>
            <w:shd w:val="clear" w:color="auto" w:fill="auto"/>
          </w:tcPr>
          <w:p w14:paraId="27405F00" w14:textId="4719975A" w:rsidR="00B0383E" w:rsidRPr="001E53D3" w:rsidRDefault="00B0383E" w:rsidP="00E13B7A">
            <w:pPr>
              <w:pStyle w:val="BodyText"/>
              <w:spacing w:line="240" w:lineRule="auto"/>
              <w:ind w:firstLine="0"/>
              <w:rPr>
                <w:sz w:val="24"/>
                <w:szCs w:val="24"/>
              </w:rPr>
            </w:pPr>
            <w:r w:rsidRPr="001E53D3">
              <w:rPr>
                <w:sz w:val="24"/>
                <w:szCs w:val="24"/>
              </w:rPr>
              <w:t>5, 16, 43</w:t>
            </w:r>
            <w:r>
              <w:rPr>
                <w:sz w:val="24"/>
                <w:szCs w:val="24"/>
                <w:lang w:val="id-ID"/>
              </w:rPr>
              <w:t xml:space="preserve">, </w:t>
            </w:r>
            <w:r w:rsidRPr="001E53D3">
              <w:rPr>
                <w:sz w:val="24"/>
                <w:szCs w:val="24"/>
              </w:rPr>
              <w:t>56</w:t>
            </w:r>
            <w:r>
              <w:rPr>
                <w:sz w:val="24"/>
                <w:szCs w:val="24"/>
                <w:lang w:val="id-ID"/>
              </w:rPr>
              <w:t xml:space="preserve">, </w:t>
            </w:r>
            <w:r w:rsidRPr="001E53D3">
              <w:rPr>
                <w:sz w:val="24"/>
                <w:szCs w:val="24"/>
              </w:rPr>
              <w:t>68, 69</w:t>
            </w:r>
            <w:r>
              <w:rPr>
                <w:sz w:val="24"/>
                <w:szCs w:val="24"/>
                <w:lang w:val="id-ID"/>
              </w:rPr>
              <w:t xml:space="preserve">, </w:t>
            </w:r>
            <w:r w:rsidRPr="001E53D3">
              <w:rPr>
                <w:sz w:val="24"/>
                <w:szCs w:val="24"/>
              </w:rPr>
              <w:t>75</w:t>
            </w:r>
            <w:r>
              <w:rPr>
                <w:sz w:val="24"/>
                <w:szCs w:val="24"/>
                <w:lang w:val="id-ID"/>
              </w:rPr>
              <w:t xml:space="preserve">, </w:t>
            </w:r>
            <w:r w:rsidRPr="001E53D3">
              <w:rPr>
                <w:sz w:val="24"/>
                <w:szCs w:val="24"/>
              </w:rPr>
              <w:t>82</w:t>
            </w:r>
            <w:r>
              <w:rPr>
                <w:sz w:val="24"/>
                <w:szCs w:val="24"/>
                <w:lang w:val="id-ID"/>
              </w:rPr>
              <w:t xml:space="preserve">, </w:t>
            </w:r>
            <w:r w:rsidRPr="001E53D3">
              <w:rPr>
                <w:sz w:val="24"/>
                <w:szCs w:val="24"/>
              </w:rPr>
              <w:t>89</w:t>
            </w:r>
            <w:r>
              <w:rPr>
                <w:sz w:val="24"/>
                <w:szCs w:val="24"/>
                <w:lang w:val="id-ID"/>
              </w:rPr>
              <w:t xml:space="preserve">, </w:t>
            </w:r>
            <w:r w:rsidRPr="001E53D3">
              <w:rPr>
                <w:sz w:val="24"/>
                <w:szCs w:val="24"/>
              </w:rPr>
              <w:t>20</w:t>
            </w:r>
            <w:r>
              <w:rPr>
                <w:sz w:val="24"/>
                <w:szCs w:val="24"/>
                <w:lang w:val="id-ID"/>
              </w:rPr>
              <w:t>,</w:t>
            </w:r>
            <w:r w:rsidR="00E13B7A">
              <w:rPr>
                <w:sz w:val="24"/>
                <w:szCs w:val="24"/>
                <w:lang w:val="id-ID"/>
              </w:rPr>
              <w:t xml:space="preserve"> </w:t>
            </w:r>
            <w:r w:rsidRPr="001E53D3">
              <w:rPr>
                <w:sz w:val="24"/>
                <w:szCs w:val="24"/>
              </w:rPr>
              <w:t>24, 35, 41, 42,</w:t>
            </w:r>
            <w:r w:rsidR="00E13B7A">
              <w:rPr>
                <w:sz w:val="24"/>
                <w:szCs w:val="24"/>
                <w:lang w:val="id-ID"/>
              </w:rPr>
              <w:t xml:space="preserve"> </w:t>
            </w:r>
            <w:r w:rsidRPr="001E53D3">
              <w:rPr>
                <w:sz w:val="24"/>
                <w:szCs w:val="24"/>
              </w:rPr>
              <w:t>44 45, 49, 50, 52, 55,</w:t>
            </w:r>
            <w:r w:rsidR="00A94333">
              <w:rPr>
                <w:sz w:val="24"/>
                <w:szCs w:val="24"/>
              </w:rPr>
              <w:t xml:space="preserve"> </w:t>
            </w:r>
            <w:r w:rsidRPr="001E53D3">
              <w:rPr>
                <w:sz w:val="24"/>
                <w:szCs w:val="24"/>
              </w:rPr>
              <w:t>60, 61, 65, 66, 67</w:t>
            </w:r>
            <w:r w:rsidR="00E13B7A">
              <w:rPr>
                <w:sz w:val="24"/>
                <w:szCs w:val="24"/>
                <w:lang w:val="id-ID"/>
              </w:rPr>
              <w:t xml:space="preserve">, </w:t>
            </w:r>
            <w:r w:rsidRPr="001E53D3">
              <w:rPr>
                <w:sz w:val="24"/>
                <w:szCs w:val="24"/>
              </w:rPr>
              <w:t>71, 72, 73, 74,</w:t>
            </w:r>
            <w:r w:rsidR="00E13B7A">
              <w:rPr>
                <w:sz w:val="24"/>
                <w:szCs w:val="24"/>
                <w:lang w:val="id-ID"/>
              </w:rPr>
              <w:t xml:space="preserve"> </w:t>
            </w:r>
            <w:r w:rsidRPr="001E53D3">
              <w:rPr>
                <w:sz w:val="24"/>
                <w:szCs w:val="24"/>
              </w:rPr>
              <w:t>76, 77, 78, 79, 81,</w:t>
            </w:r>
            <w:r w:rsidR="00E13B7A">
              <w:rPr>
                <w:sz w:val="24"/>
                <w:szCs w:val="24"/>
                <w:lang w:val="id-ID"/>
              </w:rPr>
              <w:t xml:space="preserve"> </w:t>
            </w:r>
            <w:r w:rsidRPr="001E53D3">
              <w:rPr>
                <w:sz w:val="24"/>
                <w:szCs w:val="24"/>
              </w:rPr>
              <w:t>83, 84, 86, 87, 88,</w:t>
            </w:r>
            <w:r w:rsidR="00E13B7A">
              <w:rPr>
                <w:sz w:val="24"/>
                <w:szCs w:val="24"/>
                <w:lang w:val="id-ID"/>
              </w:rPr>
              <w:t xml:space="preserve"> </w:t>
            </w:r>
            <w:r w:rsidRPr="001E53D3">
              <w:rPr>
                <w:sz w:val="24"/>
                <w:szCs w:val="24"/>
              </w:rPr>
              <w:t xml:space="preserve">99, 100, 101, 103. </w:t>
            </w:r>
          </w:p>
        </w:tc>
      </w:tr>
    </w:tbl>
    <w:p w14:paraId="0A783791" w14:textId="77777777" w:rsidR="001E53D3" w:rsidRPr="001E53D3" w:rsidRDefault="001E53D3" w:rsidP="001E53D3">
      <w:pPr>
        <w:pStyle w:val="BodyText"/>
        <w:ind w:firstLine="720"/>
        <w:rPr>
          <w:sz w:val="24"/>
          <w:szCs w:val="24"/>
        </w:rPr>
      </w:pPr>
      <w:r w:rsidRPr="001E53D3">
        <w:rPr>
          <w:sz w:val="24"/>
          <w:szCs w:val="24"/>
        </w:rPr>
        <w:t xml:space="preserve"> </w:t>
      </w:r>
      <w:r w:rsidRPr="001E53D3">
        <w:rPr>
          <w:sz w:val="24"/>
          <w:szCs w:val="24"/>
        </w:rPr>
        <w:tab/>
        <w:t xml:space="preserve">Sumber data : Dinas Diknas Kota Bengkulu </w:t>
      </w:r>
    </w:p>
    <w:p w14:paraId="16D53899" w14:textId="24E63234" w:rsidR="001E53D3" w:rsidRPr="004B0982" w:rsidRDefault="00337F45" w:rsidP="001E53D3">
      <w:pPr>
        <w:pStyle w:val="BodyText"/>
        <w:ind w:firstLine="720"/>
        <w:jc w:val="left"/>
        <w:rPr>
          <w:sz w:val="24"/>
          <w:szCs w:val="24"/>
          <w:lang w:val="id-ID"/>
        </w:rPr>
      </w:pPr>
      <w:r>
        <w:rPr>
          <w:sz w:val="24"/>
          <w:szCs w:val="24"/>
          <w:lang w:val="id-ID"/>
        </w:rPr>
        <w:t xml:space="preserve">Penelitian dilaksanakan pada bulan Juni sampai dengan bulan November 2020. </w:t>
      </w:r>
      <w:r w:rsidR="004B0982">
        <w:rPr>
          <w:sz w:val="24"/>
          <w:szCs w:val="24"/>
          <w:lang w:val="id-ID"/>
        </w:rPr>
        <w:t>Pengambilan data dilaksanakan dengan teknik observasi dan rekaman. Teknik analisis data dilakukan dengan mereapkan teknik analisis data kualitatif Miles &amp; Huberman.</w:t>
      </w:r>
      <w:r w:rsidR="00A94333">
        <w:rPr>
          <w:sz w:val="24"/>
          <w:szCs w:val="24"/>
          <w:lang w:val="id-ID"/>
        </w:rPr>
        <w:t xml:space="preserve"> </w:t>
      </w:r>
    </w:p>
    <w:p w14:paraId="055C6B4E" w14:textId="7EAB7C49" w:rsidR="001E53D3" w:rsidRPr="004B0982" w:rsidRDefault="004B0982" w:rsidP="001E53D3">
      <w:pPr>
        <w:pStyle w:val="BodyText"/>
        <w:ind w:firstLine="720"/>
        <w:jc w:val="left"/>
        <w:rPr>
          <w:sz w:val="24"/>
          <w:szCs w:val="24"/>
          <w:lang w:val="id-ID"/>
        </w:rPr>
      </w:pPr>
      <w:r>
        <w:rPr>
          <w:sz w:val="24"/>
          <w:szCs w:val="24"/>
          <w:lang w:val="id-ID"/>
        </w:rPr>
        <w:t xml:space="preserve"> </w:t>
      </w:r>
    </w:p>
    <w:p w14:paraId="6649C40E" w14:textId="77777777" w:rsidR="00597400" w:rsidRPr="00961CD2" w:rsidRDefault="00597400" w:rsidP="00597400">
      <w:pPr>
        <w:pStyle w:val="BodyText"/>
        <w:ind w:firstLine="0"/>
        <w:rPr>
          <w:b/>
          <w:sz w:val="24"/>
          <w:szCs w:val="24"/>
        </w:rPr>
      </w:pPr>
      <w:r w:rsidRPr="00961CD2">
        <w:rPr>
          <w:b/>
          <w:sz w:val="24"/>
          <w:szCs w:val="24"/>
          <w:lang w:val="id-ID"/>
        </w:rPr>
        <w:t>HASIL DAN PEMBAHASAN</w:t>
      </w:r>
      <w:r>
        <w:rPr>
          <w:b/>
          <w:sz w:val="24"/>
          <w:szCs w:val="24"/>
          <w:lang w:val="id-ID"/>
        </w:rPr>
        <w:t xml:space="preserve"> </w:t>
      </w:r>
    </w:p>
    <w:p w14:paraId="2A676586" w14:textId="57875863" w:rsidR="001E53D3" w:rsidRPr="00F019DB" w:rsidRDefault="00F019DB" w:rsidP="001E53D3">
      <w:pPr>
        <w:pStyle w:val="BodyText"/>
        <w:ind w:firstLine="709"/>
        <w:rPr>
          <w:sz w:val="24"/>
          <w:szCs w:val="24"/>
          <w:lang w:val="id-ID"/>
        </w:rPr>
      </w:pPr>
      <w:r>
        <w:rPr>
          <w:sz w:val="24"/>
          <w:szCs w:val="24"/>
          <w:lang w:val="id-ID"/>
        </w:rPr>
        <w:t>Imperatif bahasa</w:t>
      </w:r>
      <w:r w:rsidR="00A94333">
        <w:rPr>
          <w:sz w:val="24"/>
          <w:szCs w:val="24"/>
          <w:lang w:val="id-ID"/>
        </w:rPr>
        <w:t xml:space="preserve"> </w:t>
      </w:r>
      <w:r w:rsidR="001E53D3" w:rsidRPr="001E53D3">
        <w:rPr>
          <w:sz w:val="24"/>
          <w:szCs w:val="24"/>
        </w:rPr>
        <w:t xml:space="preserve">Indonesia </w:t>
      </w:r>
      <w:r>
        <w:rPr>
          <w:sz w:val="24"/>
          <w:szCs w:val="24"/>
          <w:lang w:val="id-ID"/>
        </w:rPr>
        <w:t xml:space="preserve">yang dituturkan </w:t>
      </w:r>
      <w:r w:rsidR="001E53D3" w:rsidRPr="001E53D3">
        <w:rPr>
          <w:sz w:val="24"/>
          <w:szCs w:val="24"/>
        </w:rPr>
        <w:t xml:space="preserve">guru di sekolah dasar di kota Bengkulu </w:t>
      </w:r>
      <w:r>
        <w:rPr>
          <w:sz w:val="24"/>
          <w:szCs w:val="24"/>
          <w:lang w:val="id-ID"/>
        </w:rPr>
        <w:t xml:space="preserve">dapat </w:t>
      </w:r>
      <w:r w:rsidR="001E53D3" w:rsidRPr="001E53D3">
        <w:rPr>
          <w:sz w:val="24"/>
          <w:szCs w:val="24"/>
        </w:rPr>
        <w:t xml:space="preserve">dideskripsikan </w:t>
      </w:r>
      <w:r>
        <w:rPr>
          <w:sz w:val="24"/>
          <w:szCs w:val="24"/>
          <w:lang w:val="id-ID"/>
        </w:rPr>
        <w:t>sebagai berikut.</w:t>
      </w:r>
      <w:r w:rsidR="00A94333">
        <w:rPr>
          <w:sz w:val="24"/>
          <w:szCs w:val="24"/>
          <w:lang w:val="id-ID"/>
        </w:rPr>
        <w:t xml:space="preserve"> </w:t>
      </w:r>
      <w:r w:rsidR="001E53D3" w:rsidRPr="001E53D3">
        <w:rPr>
          <w:sz w:val="24"/>
          <w:szCs w:val="24"/>
        </w:rPr>
        <w:t>Pada proses kegiatan belajar mengajar</w:t>
      </w:r>
      <w:r>
        <w:rPr>
          <w:sz w:val="24"/>
          <w:szCs w:val="24"/>
          <w:lang w:val="id-ID"/>
        </w:rPr>
        <w:t xml:space="preserve">, </w:t>
      </w:r>
      <w:r w:rsidR="001E53D3" w:rsidRPr="001E53D3">
        <w:rPr>
          <w:sz w:val="24"/>
          <w:szCs w:val="24"/>
        </w:rPr>
        <w:t>guru sering</w:t>
      </w:r>
      <w:r w:rsidR="00A94333">
        <w:rPr>
          <w:sz w:val="24"/>
          <w:szCs w:val="24"/>
        </w:rPr>
        <w:t xml:space="preserve"> </w:t>
      </w:r>
      <w:r w:rsidR="001E53D3" w:rsidRPr="001E53D3">
        <w:rPr>
          <w:sz w:val="24"/>
          <w:szCs w:val="24"/>
        </w:rPr>
        <w:t xml:space="preserve">menggunakan tuturan yang mengandung makna pragmatik imperatif perintah. Tuturan tersebut biasanya digunakan ketika seorang guru memerintah siswanya untuk melakukan sesuatu. </w:t>
      </w:r>
      <w:r>
        <w:rPr>
          <w:sz w:val="24"/>
          <w:szCs w:val="24"/>
          <w:lang w:val="id-ID"/>
        </w:rPr>
        <w:t>Tuturan guru misalnya ditranskripsikan berikut</w:t>
      </w:r>
    </w:p>
    <w:p w14:paraId="5BAE9314" w14:textId="213FB933" w:rsidR="001E53D3" w:rsidRPr="001E53D3" w:rsidRDefault="00EB00CC" w:rsidP="00F019DB">
      <w:pPr>
        <w:pStyle w:val="BodyText"/>
        <w:ind w:firstLine="0"/>
        <w:rPr>
          <w:sz w:val="24"/>
          <w:szCs w:val="24"/>
        </w:rPr>
      </w:pPr>
      <w:r>
        <w:rPr>
          <w:sz w:val="24"/>
          <w:szCs w:val="24"/>
          <w:lang w:val="id-ID"/>
        </w:rPr>
        <w:t>Korpus</w:t>
      </w:r>
      <w:r w:rsidR="00F019DB">
        <w:rPr>
          <w:sz w:val="24"/>
          <w:szCs w:val="24"/>
          <w:lang w:val="id-ID"/>
        </w:rPr>
        <w:t xml:space="preserve"> </w:t>
      </w:r>
      <w:r w:rsidR="001E53D3" w:rsidRPr="001E53D3">
        <w:rPr>
          <w:sz w:val="24"/>
          <w:szCs w:val="24"/>
        </w:rPr>
        <w:t xml:space="preserve">(1) : </w:t>
      </w:r>
    </w:p>
    <w:p w14:paraId="59475373" w14:textId="33458293" w:rsidR="001E53D3" w:rsidRPr="00BD0145" w:rsidRDefault="001E53D3" w:rsidP="003E0F4C">
      <w:pPr>
        <w:pStyle w:val="Kutipan"/>
      </w:pPr>
      <w:r w:rsidRPr="00BD0145">
        <w:t>Guru</w:t>
      </w:r>
      <w:r w:rsidR="00F019DB" w:rsidRPr="00BD0145">
        <w:tab/>
      </w:r>
      <w:r w:rsidRPr="00BD0145">
        <w:t xml:space="preserve">: Halaman berapa kemarin ? (guru menanyakan pelajaran yang telah lalu pada buku cetak) </w:t>
      </w:r>
    </w:p>
    <w:p w14:paraId="20593F8A" w14:textId="61FD625C" w:rsidR="001E53D3" w:rsidRPr="00BD0145" w:rsidRDefault="001E53D3" w:rsidP="003E0F4C">
      <w:pPr>
        <w:pStyle w:val="Kutipan"/>
      </w:pPr>
      <w:r w:rsidRPr="00BD0145">
        <w:t xml:space="preserve">Siswa </w:t>
      </w:r>
      <w:r w:rsidR="00BD0145">
        <w:tab/>
      </w:r>
      <w:r w:rsidRPr="00BD0145">
        <w:t xml:space="preserve">: (Siswa bersama-sama) 41… </w:t>
      </w:r>
    </w:p>
    <w:p w14:paraId="1F40819A" w14:textId="77777777" w:rsidR="00F019DB" w:rsidRPr="00BD0145" w:rsidRDefault="001E53D3" w:rsidP="003E0F4C">
      <w:pPr>
        <w:pStyle w:val="Kutipan"/>
      </w:pPr>
      <w:r w:rsidRPr="00BD0145">
        <w:t xml:space="preserve">Guru </w:t>
      </w:r>
      <w:r w:rsidR="00F019DB" w:rsidRPr="00BD0145">
        <w:tab/>
      </w:r>
      <w:r w:rsidRPr="00BD0145">
        <w:t xml:space="preserve">: Soal di les kemarin bisa kalian kerjakan?... </w:t>
      </w:r>
    </w:p>
    <w:p w14:paraId="1AE76607" w14:textId="08B8B369" w:rsidR="001E53D3" w:rsidRPr="00BD0145" w:rsidRDefault="001E53D3" w:rsidP="003E0F4C">
      <w:pPr>
        <w:pStyle w:val="Kutipan"/>
      </w:pPr>
      <w:r w:rsidRPr="00BD0145">
        <w:t xml:space="preserve">Siswa </w:t>
      </w:r>
      <w:r w:rsidR="00F019DB" w:rsidRPr="00BD0145">
        <w:tab/>
      </w:r>
      <w:r w:rsidRPr="00BD0145">
        <w:t xml:space="preserve">: (Siswa bersama-sama)) Bisa… </w:t>
      </w:r>
    </w:p>
    <w:p w14:paraId="3A41ECAA" w14:textId="5E143422" w:rsidR="001E53D3" w:rsidRPr="00BD0145" w:rsidRDefault="001E53D3" w:rsidP="003E0F4C">
      <w:pPr>
        <w:pStyle w:val="Kutipan"/>
      </w:pPr>
      <w:r w:rsidRPr="00BD0145">
        <w:t xml:space="preserve">Guru </w:t>
      </w:r>
      <w:r w:rsidR="00F019DB" w:rsidRPr="00BD0145">
        <w:tab/>
      </w:r>
      <w:r w:rsidRPr="00BD0145">
        <w:t>: Kumpulkan di atas meja!...</w:t>
      </w:r>
      <w:r w:rsidR="00A94333">
        <w:t xml:space="preserve"> </w:t>
      </w:r>
    </w:p>
    <w:p w14:paraId="0E211299" w14:textId="473218BE" w:rsidR="001E53D3" w:rsidRDefault="001E53D3" w:rsidP="003E0F4C">
      <w:pPr>
        <w:pStyle w:val="Kutipan"/>
      </w:pPr>
      <w:r w:rsidRPr="00BD0145">
        <w:tab/>
        <w:t>(Siswa mengumpulkan tugas)</w:t>
      </w:r>
      <w:r w:rsidRPr="001E53D3">
        <w:t xml:space="preserve"> </w:t>
      </w:r>
      <w:r w:rsidRPr="001E53D3">
        <w:tab/>
        <w:t xml:space="preserve"> </w:t>
      </w:r>
    </w:p>
    <w:p w14:paraId="67EC0A09" w14:textId="77777777" w:rsidR="00BD0145" w:rsidRPr="001E53D3" w:rsidRDefault="00BD0145" w:rsidP="003E0F4C">
      <w:pPr>
        <w:pStyle w:val="Kutipan"/>
      </w:pPr>
    </w:p>
    <w:p w14:paraId="7C0999B2" w14:textId="58B846E7" w:rsidR="001E53D3" w:rsidRPr="004411A5" w:rsidRDefault="001E53D3" w:rsidP="001E53D3">
      <w:pPr>
        <w:pStyle w:val="BodyText"/>
        <w:ind w:firstLine="709"/>
        <w:rPr>
          <w:sz w:val="24"/>
          <w:szCs w:val="24"/>
          <w:lang w:val="id-ID"/>
        </w:rPr>
      </w:pPr>
      <w:r w:rsidRPr="001E53D3">
        <w:rPr>
          <w:sz w:val="24"/>
          <w:szCs w:val="24"/>
        </w:rPr>
        <w:t xml:space="preserve">Peristiwa tutur </w:t>
      </w:r>
      <w:r w:rsidR="00F019DB">
        <w:rPr>
          <w:sz w:val="24"/>
          <w:szCs w:val="24"/>
          <w:lang w:val="id-ID"/>
        </w:rPr>
        <w:t xml:space="preserve">ini </w:t>
      </w:r>
      <w:r w:rsidRPr="001E53D3">
        <w:rPr>
          <w:sz w:val="24"/>
          <w:szCs w:val="24"/>
        </w:rPr>
        <w:t>terjadi pada awal pembelajaran. Guru menanyakan tentang tugas rumah yang telah diberikan. Kemudian guru tersebut memerintahkan kepada siswa untuk emngumpul tugas tersebut.</w:t>
      </w:r>
      <w:r w:rsidR="00A94333">
        <w:rPr>
          <w:sz w:val="24"/>
          <w:szCs w:val="24"/>
        </w:rPr>
        <w:t xml:space="preserve"> </w:t>
      </w:r>
      <w:r w:rsidRPr="001E53D3">
        <w:rPr>
          <w:sz w:val="24"/>
          <w:szCs w:val="24"/>
        </w:rPr>
        <w:t xml:space="preserve">Pada </w:t>
      </w:r>
      <w:r w:rsidR="00EB00CC">
        <w:rPr>
          <w:sz w:val="24"/>
          <w:szCs w:val="24"/>
          <w:lang w:val="id-ID"/>
        </w:rPr>
        <w:t xml:space="preserve">Korpus </w:t>
      </w:r>
      <w:r w:rsidR="00F019DB">
        <w:rPr>
          <w:sz w:val="24"/>
          <w:szCs w:val="24"/>
          <w:lang w:val="id-ID"/>
        </w:rPr>
        <w:t xml:space="preserve">(1), </w:t>
      </w:r>
      <w:r w:rsidR="004411A5">
        <w:rPr>
          <w:sz w:val="24"/>
          <w:szCs w:val="24"/>
          <w:lang w:val="id-ID"/>
        </w:rPr>
        <w:t xml:space="preserve">terdapat </w:t>
      </w:r>
      <w:r w:rsidRPr="001E53D3">
        <w:rPr>
          <w:sz w:val="24"/>
          <w:szCs w:val="24"/>
        </w:rPr>
        <w:t xml:space="preserve">salah satu bentuk tuturan yang mengandung makna pragmatik imperatif perintah. </w:t>
      </w:r>
      <w:r w:rsidR="004411A5">
        <w:rPr>
          <w:sz w:val="24"/>
          <w:szCs w:val="24"/>
          <w:lang w:val="id-ID"/>
        </w:rPr>
        <w:t>G</w:t>
      </w:r>
      <w:r w:rsidRPr="001E53D3">
        <w:rPr>
          <w:sz w:val="24"/>
          <w:szCs w:val="24"/>
        </w:rPr>
        <w:t>uru memerintahkan siswanya untuk mengumpulkan buku PR mereka di meja siswa yang paling depan.</w:t>
      </w:r>
      <w:r w:rsidR="00A94333">
        <w:rPr>
          <w:sz w:val="24"/>
          <w:szCs w:val="24"/>
        </w:rPr>
        <w:t xml:space="preserve"> </w:t>
      </w:r>
      <w:r w:rsidR="004411A5">
        <w:rPr>
          <w:sz w:val="24"/>
          <w:szCs w:val="24"/>
          <w:lang w:val="id-ID"/>
        </w:rPr>
        <w:t xml:space="preserve">Bentuk </w:t>
      </w:r>
      <w:r w:rsidRPr="001E53D3">
        <w:rPr>
          <w:sz w:val="24"/>
          <w:szCs w:val="24"/>
        </w:rPr>
        <w:t xml:space="preserve">linguistik tuturan yang mengandung makna pragmatik imperatif perintah adalah </w:t>
      </w:r>
      <w:r w:rsidR="004411A5">
        <w:rPr>
          <w:sz w:val="24"/>
          <w:szCs w:val="24"/>
          <w:lang w:val="id-ID"/>
        </w:rPr>
        <w:t>verba “</w:t>
      </w:r>
      <w:r w:rsidRPr="001E53D3">
        <w:rPr>
          <w:sz w:val="24"/>
          <w:szCs w:val="24"/>
        </w:rPr>
        <w:t>kumpulkan</w:t>
      </w:r>
      <w:r w:rsidR="004411A5">
        <w:rPr>
          <w:sz w:val="24"/>
          <w:szCs w:val="24"/>
          <w:lang w:val="id-ID"/>
        </w:rPr>
        <w:t>”</w:t>
      </w:r>
      <w:r w:rsidRPr="001E53D3">
        <w:rPr>
          <w:sz w:val="24"/>
          <w:szCs w:val="24"/>
        </w:rPr>
        <w:t>.</w:t>
      </w:r>
      <w:r w:rsidR="00A94333">
        <w:rPr>
          <w:sz w:val="24"/>
          <w:szCs w:val="24"/>
        </w:rPr>
        <w:t xml:space="preserve"> </w:t>
      </w:r>
    </w:p>
    <w:p w14:paraId="7C6435FA" w14:textId="4E2B2474" w:rsidR="001E53D3" w:rsidRPr="00B060CD" w:rsidRDefault="00B060CD" w:rsidP="001E53D3">
      <w:pPr>
        <w:pStyle w:val="BodyText"/>
        <w:ind w:firstLine="709"/>
        <w:rPr>
          <w:sz w:val="24"/>
          <w:szCs w:val="24"/>
          <w:lang w:val="id-ID"/>
        </w:rPr>
      </w:pPr>
      <w:r>
        <w:rPr>
          <w:sz w:val="24"/>
          <w:szCs w:val="24"/>
          <w:lang w:val="id-ID"/>
        </w:rPr>
        <w:t xml:space="preserve">Bentuk imperatif lain yang dituturkan guru adalah </w:t>
      </w:r>
      <w:r w:rsidR="001E53D3" w:rsidRPr="001E53D3">
        <w:rPr>
          <w:sz w:val="24"/>
          <w:szCs w:val="24"/>
        </w:rPr>
        <w:t>tuturan yang mengandung makna pragmatik imperatif suruhan. Tuturan tersebut</w:t>
      </w:r>
      <w:r w:rsidR="00A94333">
        <w:rPr>
          <w:sz w:val="24"/>
          <w:szCs w:val="24"/>
        </w:rPr>
        <w:t xml:space="preserve"> </w:t>
      </w:r>
      <w:r w:rsidR="001E53D3" w:rsidRPr="001E53D3">
        <w:rPr>
          <w:sz w:val="24"/>
          <w:szCs w:val="24"/>
        </w:rPr>
        <w:t>digunakan ketika</w:t>
      </w:r>
      <w:r w:rsidR="00A94333">
        <w:rPr>
          <w:sz w:val="24"/>
          <w:szCs w:val="24"/>
        </w:rPr>
        <w:t xml:space="preserve"> </w:t>
      </w:r>
      <w:r w:rsidR="001E53D3" w:rsidRPr="001E53D3">
        <w:rPr>
          <w:sz w:val="24"/>
          <w:szCs w:val="24"/>
        </w:rPr>
        <w:t>guru menyuruh siswanya</w:t>
      </w:r>
      <w:r w:rsidR="00A94333">
        <w:rPr>
          <w:sz w:val="24"/>
          <w:szCs w:val="24"/>
        </w:rPr>
        <w:t xml:space="preserve"> </w:t>
      </w:r>
      <w:r w:rsidR="001E53D3" w:rsidRPr="001E53D3">
        <w:rPr>
          <w:sz w:val="24"/>
          <w:szCs w:val="24"/>
        </w:rPr>
        <w:t xml:space="preserve">melakukan sesuatu. </w:t>
      </w:r>
      <w:r>
        <w:rPr>
          <w:sz w:val="24"/>
          <w:szCs w:val="24"/>
          <w:lang w:val="id-ID"/>
        </w:rPr>
        <w:t xml:space="preserve">Korpus </w:t>
      </w:r>
      <w:r w:rsidR="001E53D3" w:rsidRPr="001E53D3">
        <w:rPr>
          <w:sz w:val="24"/>
          <w:szCs w:val="24"/>
        </w:rPr>
        <w:t>tuturan yang mengandung makna pragmatik imperatif suruhan</w:t>
      </w:r>
      <w:r>
        <w:rPr>
          <w:sz w:val="24"/>
          <w:szCs w:val="24"/>
          <w:lang w:val="id-ID"/>
        </w:rPr>
        <w:t xml:space="preserve"> diantaranya adalah berikut ini</w:t>
      </w:r>
      <w:r w:rsidR="001E53D3" w:rsidRPr="001E53D3">
        <w:rPr>
          <w:sz w:val="24"/>
          <w:szCs w:val="24"/>
        </w:rPr>
        <w:t>.</w:t>
      </w:r>
      <w:r>
        <w:rPr>
          <w:sz w:val="24"/>
          <w:szCs w:val="24"/>
          <w:lang w:val="id-ID"/>
        </w:rPr>
        <w:t xml:space="preserve"> </w:t>
      </w:r>
    </w:p>
    <w:p w14:paraId="7FCD3023" w14:textId="09266D8E" w:rsidR="00B060CD" w:rsidRDefault="00EB00CC" w:rsidP="00B060CD">
      <w:pPr>
        <w:pStyle w:val="BodyText"/>
        <w:ind w:firstLine="0"/>
        <w:rPr>
          <w:sz w:val="24"/>
          <w:szCs w:val="24"/>
          <w:lang w:val="id-ID"/>
        </w:rPr>
      </w:pPr>
      <w:r>
        <w:rPr>
          <w:sz w:val="24"/>
          <w:szCs w:val="24"/>
          <w:lang w:val="id-ID"/>
        </w:rPr>
        <w:lastRenderedPageBreak/>
        <w:t>Korpus</w:t>
      </w:r>
      <w:r w:rsidR="00A94333">
        <w:rPr>
          <w:sz w:val="24"/>
          <w:szCs w:val="24"/>
          <w:lang w:val="id-ID"/>
        </w:rPr>
        <w:t xml:space="preserve"> </w:t>
      </w:r>
      <w:r w:rsidR="00B060CD">
        <w:rPr>
          <w:sz w:val="24"/>
          <w:szCs w:val="24"/>
          <w:lang w:val="id-ID"/>
        </w:rPr>
        <w:t>(2)</w:t>
      </w:r>
    </w:p>
    <w:p w14:paraId="225E688D" w14:textId="4453BD89" w:rsidR="001E53D3" w:rsidRPr="00AA300F" w:rsidRDefault="001E53D3" w:rsidP="003E0F4C">
      <w:pPr>
        <w:pStyle w:val="Kutipan"/>
        <w:rPr>
          <w:lang w:val="id-ID"/>
        </w:rPr>
      </w:pPr>
      <w:r w:rsidRPr="00AA300F">
        <w:t xml:space="preserve">Guru </w:t>
      </w:r>
      <w:r w:rsidRPr="00AA300F">
        <w:tab/>
        <w:t>: Ya..jelas, anak-anak bertambah pintar di didik guru setiap hari diberi ilmu pengetahuan, diberi nasehat..diberi nasehat. Apa sih yang akan kita ceritakan tentang seorang guru ? apa yang dikerjakan guru?…apa manfaat guru bagi siswanya?…dan puisi ini dijadikan prosa … diceritakan lagi itu perkalimat kalian kembangkan menjadi karangan dan tidak boleh menyimpang dari isi.</w:t>
      </w:r>
      <w:r w:rsidR="00EB00CC" w:rsidRPr="00AA300F">
        <w:rPr>
          <w:lang w:val="id-ID"/>
        </w:rPr>
        <w:t xml:space="preserve"> </w:t>
      </w:r>
      <w:r w:rsidRPr="00AA300F">
        <w:t>Sekarang coba kalian baca secara bersamaan 1 satu..dua..tiga !...</w:t>
      </w:r>
      <w:r w:rsidR="00A94333">
        <w:t xml:space="preserve"> </w:t>
      </w:r>
      <w:r w:rsidRPr="00AA300F">
        <w:t xml:space="preserve">(Siswa membaca puisi bersama-sama) </w:t>
      </w:r>
    </w:p>
    <w:p w14:paraId="58DD77CE" w14:textId="50B35670" w:rsidR="00EB00CC" w:rsidRDefault="001E53D3" w:rsidP="003E0F4C">
      <w:pPr>
        <w:pStyle w:val="Kutipan"/>
      </w:pPr>
      <w:r w:rsidRPr="001E53D3">
        <w:t xml:space="preserve">Guru </w:t>
      </w:r>
      <w:r w:rsidRPr="001E53D3">
        <w:tab/>
        <w:t>: Sekar</w:t>
      </w:r>
      <w:r w:rsidR="00EB00CC">
        <w:rPr>
          <w:lang w:val="id-ID"/>
        </w:rPr>
        <w:t>a</w:t>
      </w:r>
      <w:r w:rsidRPr="001E53D3">
        <w:t>ng coba kalian ungkapi apa yang kalian bacakan tadi !…</w:t>
      </w:r>
    </w:p>
    <w:p w14:paraId="0B07D990" w14:textId="77777777" w:rsidR="00BD0145" w:rsidRDefault="00BD0145" w:rsidP="003E0F4C">
      <w:pPr>
        <w:pStyle w:val="Kutipan"/>
      </w:pPr>
    </w:p>
    <w:p w14:paraId="707029B5" w14:textId="130A212E" w:rsidR="001E53D3" w:rsidRDefault="001E53D3" w:rsidP="001E53D3">
      <w:pPr>
        <w:pStyle w:val="BodyText"/>
        <w:ind w:firstLine="709"/>
        <w:rPr>
          <w:sz w:val="24"/>
          <w:szCs w:val="24"/>
          <w:lang w:val="id-ID"/>
        </w:rPr>
      </w:pPr>
      <w:r w:rsidRPr="001E53D3">
        <w:rPr>
          <w:sz w:val="24"/>
          <w:szCs w:val="24"/>
        </w:rPr>
        <w:t xml:space="preserve">Peristiwa tutur </w:t>
      </w:r>
      <w:r w:rsidR="00EB00CC">
        <w:rPr>
          <w:sz w:val="24"/>
          <w:szCs w:val="24"/>
          <w:lang w:val="id-ID"/>
        </w:rPr>
        <w:t>korpus (2)</w:t>
      </w:r>
      <w:r w:rsidR="00A94333">
        <w:rPr>
          <w:sz w:val="24"/>
          <w:szCs w:val="24"/>
          <w:lang w:val="id-ID"/>
        </w:rPr>
        <w:t xml:space="preserve"> </w:t>
      </w:r>
      <w:r w:rsidRPr="001E53D3">
        <w:rPr>
          <w:sz w:val="24"/>
          <w:szCs w:val="24"/>
        </w:rPr>
        <w:t xml:space="preserve">terjadi pada saat guru dan siswa bersama-sama membahas puisi yang berjudul </w:t>
      </w:r>
      <w:r w:rsidR="00EB00CC">
        <w:rPr>
          <w:sz w:val="24"/>
          <w:szCs w:val="24"/>
          <w:lang w:val="id-ID"/>
        </w:rPr>
        <w:t>“G</w:t>
      </w:r>
      <w:r w:rsidRPr="001E53D3">
        <w:rPr>
          <w:sz w:val="24"/>
          <w:szCs w:val="24"/>
        </w:rPr>
        <w:t>uru</w:t>
      </w:r>
      <w:r w:rsidR="00EB00CC">
        <w:rPr>
          <w:sz w:val="24"/>
          <w:szCs w:val="24"/>
          <w:lang w:val="id-ID"/>
        </w:rPr>
        <w:t>”</w:t>
      </w:r>
      <w:r w:rsidRPr="001E53D3">
        <w:rPr>
          <w:sz w:val="24"/>
          <w:szCs w:val="24"/>
        </w:rPr>
        <w:t xml:space="preserve">. </w:t>
      </w:r>
      <w:r w:rsidR="00EB00CC">
        <w:rPr>
          <w:sz w:val="24"/>
          <w:szCs w:val="24"/>
          <w:lang w:val="id-ID"/>
        </w:rPr>
        <w:t xml:space="preserve">Pada pertitiwa tutur tersebut, </w:t>
      </w:r>
      <w:r w:rsidRPr="001E53D3">
        <w:rPr>
          <w:sz w:val="24"/>
          <w:szCs w:val="24"/>
        </w:rPr>
        <w:t>guru menyuruh siswa untuk membacakan puisi tersebut bersama-sama. Setelah siswa membaca puisi tersebut bersama-sama, guru tersebut menyuruh siswa untuk mengungkapi apa yang mereka baca tadi.</w:t>
      </w:r>
      <w:r w:rsidR="00A94333">
        <w:rPr>
          <w:sz w:val="24"/>
          <w:szCs w:val="24"/>
        </w:rPr>
        <w:t xml:space="preserve"> </w:t>
      </w:r>
      <w:r w:rsidR="00BD0145">
        <w:rPr>
          <w:sz w:val="24"/>
          <w:szCs w:val="24"/>
          <w:lang w:val="id-ID"/>
        </w:rPr>
        <w:t>Data korpus (2) berisi</w:t>
      </w:r>
      <w:r w:rsidR="00A94333">
        <w:rPr>
          <w:sz w:val="24"/>
          <w:szCs w:val="24"/>
          <w:lang w:val="id-ID"/>
        </w:rPr>
        <w:t xml:space="preserve"> </w:t>
      </w:r>
      <w:r w:rsidRPr="001E53D3">
        <w:rPr>
          <w:sz w:val="24"/>
          <w:szCs w:val="24"/>
        </w:rPr>
        <w:t xml:space="preserve">bentuk tuturan yang mengandung makna pragmatik imperatif suruhan. </w:t>
      </w:r>
      <w:r w:rsidR="00BD0145">
        <w:rPr>
          <w:sz w:val="24"/>
          <w:szCs w:val="24"/>
          <w:lang w:val="id-ID"/>
        </w:rPr>
        <w:t>G</w:t>
      </w:r>
      <w:r w:rsidRPr="001E53D3">
        <w:rPr>
          <w:sz w:val="24"/>
          <w:szCs w:val="24"/>
        </w:rPr>
        <w:t xml:space="preserve">uru menyuruh siswanya untuk membacakan puisi secara bersama-sama. </w:t>
      </w:r>
      <w:r w:rsidR="00BD0145">
        <w:rPr>
          <w:sz w:val="24"/>
          <w:szCs w:val="24"/>
          <w:lang w:val="id-ID"/>
        </w:rPr>
        <w:t xml:space="preserve">Penanda </w:t>
      </w:r>
      <w:r w:rsidRPr="001E53D3">
        <w:rPr>
          <w:sz w:val="24"/>
          <w:szCs w:val="24"/>
        </w:rPr>
        <w:t xml:space="preserve">linguistik tuturan yang mengandung makna pragmatik imperatif suruhan adalah </w:t>
      </w:r>
      <w:r w:rsidR="00BD0145">
        <w:rPr>
          <w:sz w:val="24"/>
          <w:szCs w:val="24"/>
          <w:lang w:val="id-ID"/>
        </w:rPr>
        <w:t>verba imperatif “</w:t>
      </w:r>
      <w:r w:rsidRPr="001E53D3">
        <w:rPr>
          <w:sz w:val="24"/>
          <w:szCs w:val="24"/>
        </w:rPr>
        <w:t>coba</w:t>
      </w:r>
      <w:r w:rsidR="00BD0145">
        <w:rPr>
          <w:sz w:val="24"/>
          <w:szCs w:val="24"/>
          <w:lang w:val="id-ID"/>
        </w:rPr>
        <w:t>”</w:t>
      </w:r>
      <w:r w:rsidRPr="001E53D3">
        <w:rPr>
          <w:sz w:val="24"/>
          <w:szCs w:val="24"/>
        </w:rPr>
        <w:t>.</w:t>
      </w:r>
      <w:r w:rsidR="00A94333">
        <w:rPr>
          <w:sz w:val="24"/>
          <w:szCs w:val="24"/>
        </w:rPr>
        <w:t xml:space="preserve"> </w:t>
      </w:r>
    </w:p>
    <w:p w14:paraId="372ED01F" w14:textId="6815ACF5" w:rsidR="00BB4EEE" w:rsidRDefault="00BB4EEE" w:rsidP="001E53D3">
      <w:pPr>
        <w:pStyle w:val="BodyText"/>
        <w:ind w:firstLine="709"/>
        <w:rPr>
          <w:sz w:val="24"/>
          <w:szCs w:val="24"/>
        </w:rPr>
      </w:pPr>
      <w:r>
        <w:rPr>
          <w:sz w:val="24"/>
          <w:szCs w:val="24"/>
          <w:lang w:val="id-ID"/>
        </w:rPr>
        <w:t xml:space="preserve"> G</w:t>
      </w:r>
      <w:r w:rsidR="001E53D3" w:rsidRPr="001E53D3">
        <w:rPr>
          <w:sz w:val="24"/>
          <w:szCs w:val="24"/>
        </w:rPr>
        <w:t xml:space="preserve">uru </w:t>
      </w:r>
      <w:r>
        <w:rPr>
          <w:sz w:val="24"/>
          <w:szCs w:val="24"/>
          <w:lang w:val="id-ID"/>
        </w:rPr>
        <w:t xml:space="preserve">sampel penelitian </w:t>
      </w:r>
      <w:r w:rsidR="001E53D3" w:rsidRPr="001E53D3">
        <w:rPr>
          <w:sz w:val="24"/>
          <w:szCs w:val="24"/>
        </w:rPr>
        <w:t xml:space="preserve">juga </w:t>
      </w:r>
      <w:r>
        <w:rPr>
          <w:sz w:val="24"/>
          <w:szCs w:val="24"/>
          <w:lang w:val="id-ID"/>
        </w:rPr>
        <w:t xml:space="preserve">banyak </w:t>
      </w:r>
      <w:r w:rsidR="001E53D3" w:rsidRPr="001E53D3">
        <w:rPr>
          <w:sz w:val="24"/>
          <w:szCs w:val="24"/>
        </w:rPr>
        <w:t>menggunakan tuturan yang mengandung makna pragmatik imperatif permintaan. Tuturan</w:t>
      </w:r>
      <w:r w:rsidR="00A94333">
        <w:rPr>
          <w:sz w:val="24"/>
          <w:szCs w:val="24"/>
        </w:rPr>
        <w:t xml:space="preserve"> </w:t>
      </w:r>
      <w:r w:rsidR="001E53D3" w:rsidRPr="001E53D3">
        <w:rPr>
          <w:sz w:val="24"/>
          <w:szCs w:val="24"/>
        </w:rPr>
        <w:t>biasanya di gunakan ketika seorang guru meminta siswanya untuk melakukan sesuatu</w:t>
      </w:r>
      <w:r>
        <w:rPr>
          <w:sz w:val="24"/>
          <w:szCs w:val="24"/>
          <w:lang w:val="id-ID"/>
        </w:rPr>
        <w:t>, misalnya tampak pada korpus (3)</w:t>
      </w:r>
      <w:r w:rsidR="001E53D3" w:rsidRPr="001E53D3">
        <w:rPr>
          <w:sz w:val="24"/>
          <w:szCs w:val="24"/>
        </w:rPr>
        <w:t xml:space="preserve">. </w:t>
      </w:r>
    </w:p>
    <w:p w14:paraId="1B97129D" w14:textId="608B3F43" w:rsidR="001E53D3" w:rsidRPr="001E53D3" w:rsidRDefault="00AA300F" w:rsidP="00AA300F">
      <w:pPr>
        <w:pStyle w:val="BodyText"/>
        <w:ind w:firstLine="0"/>
        <w:rPr>
          <w:sz w:val="24"/>
          <w:szCs w:val="24"/>
        </w:rPr>
      </w:pPr>
      <w:r>
        <w:rPr>
          <w:sz w:val="24"/>
          <w:szCs w:val="24"/>
          <w:lang w:val="id-ID"/>
        </w:rPr>
        <w:t xml:space="preserve">Korpus </w:t>
      </w:r>
      <w:r w:rsidR="001E53D3" w:rsidRPr="001E53D3">
        <w:rPr>
          <w:sz w:val="24"/>
          <w:szCs w:val="24"/>
        </w:rPr>
        <w:t xml:space="preserve">(3) : </w:t>
      </w:r>
    </w:p>
    <w:p w14:paraId="483F0446" w14:textId="0A5F8C77" w:rsidR="001E53D3" w:rsidRPr="001E53D3" w:rsidRDefault="001E53D3" w:rsidP="003E0F4C">
      <w:pPr>
        <w:pStyle w:val="Kutipan"/>
      </w:pPr>
      <w:r w:rsidRPr="001E53D3">
        <w:t>Guru</w:t>
      </w:r>
      <w:r w:rsidR="00BB4EEE">
        <w:tab/>
      </w:r>
      <w:r w:rsidRPr="001E53D3">
        <w:t xml:space="preserve">: Sekarang ibu mau minta…siapa yang mau mengerjakan nomor 1 dan nomor dua? </w:t>
      </w:r>
    </w:p>
    <w:p w14:paraId="250C6630" w14:textId="376E23FF" w:rsidR="001E53D3" w:rsidRPr="001E53D3" w:rsidRDefault="001E53D3" w:rsidP="003E0F4C">
      <w:pPr>
        <w:pStyle w:val="Kutipan"/>
      </w:pPr>
      <w:r w:rsidRPr="001E53D3">
        <w:t xml:space="preserve">Siswa 1: Saya bu…(sambil menunjuk tangan) </w:t>
      </w:r>
    </w:p>
    <w:p w14:paraId="76B65EAE" w14:textId="4DB51576" w:rsidR="00BB4EEE" w:rsidRDefault="001E53D3" w:rsidP="003E0F4C">
      <w:pPr>
        <w:pStyle w:val="Kutipan"/>
      </w:pPr>
      <w:r w:rsidRPr="001E53D3">
        <w:t>Guru</w:t>
      </w:r>
      <w:r w:rsidR="00BB4EEE">
        <w:tab/>
      </w:r>
      <w:r w:rsidRPr="001E53D3">
        <w:t xml:space="preserve">: Yang laki-laki…yang perempuannya mana…gawat kalau seperti ini …(sambil melihat ke arah para siswa) </w:t>
      </w:r>
    </w:p>
    <w:p w14:paraId="37053792" w14:textId="77777777" w:rsidR="00BB4EEE" w:rsidRDefault="00BB4EEE" w:rsidP="003E0F4C">
      <w:pPr>
        <w:pStyle w:val="Kutipan"/>
      </w:pPr>
    </w:p>
    <w:p w14:paraId="3F3BF3D6" w14:textId="7E46A635" w:rsidR="001E53D3" w:rsidRPr="001E53D3" w:rsidRDefault="001E53D3" w:rsidP="001E53D3">
      <w:pPr>
        <w:pStyle w:val="BodyText"/>
        <w:ind w:firstLine="709"/>
        <w:rPr>
          <w:sz w:val="24"/>
          <w:szCs w:val="24"/>
        </w:rPr>
      </w:pPr>
      <w:r w:rsidRPr="001E53D3">
        <w:rPr>
          <w:sz w:val="24"/>
          <w:szCs w:val="24"/>
        </w:rPr>
        <w:t xml:space="preserve">Peristiwa tutur </w:t>
      </w:r>
      <w:r w:rsidR="00BB4EEE">
        <w:rPr>
          <w:sz w:val="24"/>
          <w:szCs w:val="24"/>
          <w:lang w:val="id-ID"/>
        </w:rPr>
        <w:t>korpus (3)</w:t>
      </w:r>
      <w:r w:rsidR="00A94333">
        <w:rPr>
          <w:sz w:val="24"/>
          <w:szCs w:val="24"/>
          <w:lang w:val="id-ID"/>
        </w:rPr>
        <w:t xml:space="preserve"> </w:t>
      </w:r>
      <w:r w:rsidRPr="001E53D3">
        <w:rPr>
          <w:sz w:val="24"/>
          <w:szCs w:val="24"/>
        </w:rPr>
        <w:t xml:space="preserve">terjadi pada saat kegiatan belajar mengajar berlangsung. Khusunya, pada saat pembahasan pekerjaan rumah (PR) siswa. </w:t>
      </w:r>
      <w:r w:rsidR="00BB4EEE">
        <w:rPr>
          <w:sz w:val="24"/>
          <w:szCs w:val="24"/>
          <w:lang w:val="id-ID"/>
        </w:rPr>
        <w:t xml:space="preserve">Pada korpus (3) teridentifikasi </w:t>
      </w:r>
      <w:r w:rsidRPr="001E53D3">
        <w:rPr>
          <w:sz w:val="24"/>
          <w:szCs w:val="24"/>
        </w:rPr>
        <w:t>salah satu bentuk tuturan yang mengandung makna pragmatik imperatif permintaan</w:t>
      </w:r>
      <w:r w:rsidR="00BB4EEE">
        <w:rPr>
          <w:sz w:val="24"/>
          <w:szCs w:val="24"/>
          <w:lang w:val="id-ID"/>
        </w:rPr>
        <w:t xml:space="preserve">, yaitu </w:t>
      </w:r>
      <w:r w:rsidRPr="001E53D3">
        <w:rPr>
          <w:sz w:val="24"/>
          <w:szCs w:val="24"/>
        </w:rPr>
        <w:t>guru meminta siswa</w:t>
      </w:r>
      <w:r w:rsidR="00A94333">
        <w:rPr>
          <w:sz w:val="24"/>
          <w:szCs w:val="24"/>
          <w:lang w:val="id-ID"/>
        </w:rPr>
        <w:t xml:space="preserve"> </w:t>
      </w:r>
      <w:r w:rsidRPr="001E53D3">
        <w:rPr>
          <w:sz w:val="24"/>
          <w:szCs w:val="24"/>
        </w:rPr>
        <w:t xml:space="preserve">mengerjakan soal PR nomor 1 ke papan tulis. </w:t>
      </w:r>
      <w:r w:rsidR="00BB4EEE">
        <w:rPr>
          <w:sz w:val="24"/>
          <w:szCs w:val="24"/>
          <w:lang w:val="id-ID"/>
        </w:rPr>
        <w:t>Penanda linguistik yang</w:t>
      </w:r>
      <w:r w:rsidR="00A94333">
        <w:rPr>
          <w:sz w:val="24"/>
          <w:szCs w:val="24"/>
          <w:lang w:val="id-ID"/>
        </w:rPr>
        <w:t xml:space="preserve"> </w:t>
      </w:r>
      <w:r w:rsidRPr="001E53D3">
        <w:rPr>
          <w:sz w:val="24"/>
          <w:szCs w:val="24"/>
        </w:rPr>
        <w:t>mengandung makna pragmatik imperatif permintaan adalah</w:t>
      </w:r>
      <w:r w:rsidR="00A94333">
        <w:rPr>
          <w:sz w:val="24"/>
          <w:szCs w:val="24"/>
        </w:rPr>
        <w:t xml:space="preserve"> </w:t>
      </w:r>
      <w:r w:rsidRPr="001E53D3">
        <w:rPr>
          <w:sz w:val="24"/>
          <w:szCs w:val="24"/>
        </w:rPr>
        <w:t xml:space="preserve">sekarang minta. Maknanya, guru melakukan tindak ujar agar mitra tuturnya (siswa) untuk merespon ujarannya karena guru meminta siswa mengerjakan soal PR nomor 1 di papan tulis. </w:t>
      </w:r>
    </w:p>
    <w:p w14:paraId="000F833C" w14:textId="36BF8F15" w:rsidR="006F758C" w:rsidRDefault="006F758C" w:rsidP="001E53D3">
      <w:pPr>
        <w:pStyle w:val="BodyText"/>
        <w:ind w:firstLine="709"/>
        <w:rPr>
          <w:sz w:val="24"/>
          <w:szCs w:val="24"/>
          <w:lang w:val="id-ID"/>
        </w:rPr>
      </w:pPr>
      <w:r>
        <w:rPr>
          <w:sz w:val="24"/>
          <w:szCs w:val="24"/>
          <w:lang w:val="id-ID"/>
        </w:rPr>
        <w:t>Bentuk t</w:t>
      </w:r>
      <w:r w:rsidR="001E53D3" w:rsidRPr="001E53D3">
        <w:rPr>
          <w:sz w:val="24"/>
          <w:szCs w:val="24"/>
        </w:rPr>
        <w:t xml:space="preserve">uturan </w:t>
      </w:r>
      <w:r>
        <w:rPr>
          <w:sz w:val="24"/>
          <w:szCs w:val="24"/>
          <w:lang w:val="id-ID"/>
        </w:rPr>
        <w:t>imperatif berikutnya yang diujarkan guru adalah tuturan imperatif yang bermakna</w:t>
      </w:r>
      <w:r w:rsidR="00A94333">
        <w:rPr>
          <w:sz w:val="24"/>
          <w:szCs w:val="24"/>
          <w:lang w:val="id-ID"/>
        </w:rPr>
        <w:t xml:space="preserve"> </w:t>
      </w:r>
      <w:r w:rsidR="001E53D3" w:rsidRPr="001E53D3">
        <w:rPr>
          <w:sz w:val="24"/>
          <w:szCs w:val="24"/>
        </w:rPr>
        <w:t>pragmatik desakan</w:t>
      </w:r>
      <w:r>
        <w:rPr>
          <w:sz w:val="24"/>
          <w:szCs w:val="24"/>
          <w:lang w:val="id-ID"/>
        </w:rPr>
        <w:t>. G</w:t>
      </w:r>
      <w:r w:rsidR="001E53D3" w:rsidRPr="001E53D3">
        <w:rPr>
          <w:sz w:val="24"/>
          <w:szCs w:val="24"/>
        </w:rPr>
        <w:t>uru juga menggunakan tuturan yang mengandung makna pragmatik imperatif desakan</w:t>
      </w:r>
      <w:r>
        <w:rPr>
          <w:sz w:val="24"/>
          <w:szCs w:val="24"/>
          <w:lang w:val="id-ID"/>
        </w:rPr>
        <w:t xml:space="preserve"> </w:t>
      </w:r>
      <w:r w:rsidR="001E53D3" w:rsidRPr="001E53D3">
        <w:rPr>
          <w:sz w:val="24"/>
          <w:szCs w:val="24"/>
        </w:rPr>
        <w:t xml:space="preserve">ketika seorang guru mendesak siswanya untuk melakukan sesuatu dengan cepat. </w:t>
      </w:r>
      <w:r>
        <w:rPr>
          <w:sz w:val="24"/>
          <w:szCs w:val="24"/>
          <w:lang w:val="id-ID"/>
        </w:rPr>
        <w:t xml:space="preserve">Korpus ini ditemukan dituturkan oleh </w:t>
      </w:r>
      <w:r w:rsidR="001E53D3" w:rsidRPr="001E53D3">
        <w:rPr>
          <w:sz w:val="24"/>
          <w:szCs w:val="24"/>
        </w:rPr>
        <w:t xml:space="preserve">6 </w:t>
      </w:r>
      <w:r>
        <w:rPr>
          <w:sz w:val="24"/>
          <w:szCs w:val="24"/>
          <w:lang w:val="id-ID"/>
        </w:rPr>
        <w:t>orang guru. Diantaranya adalah berikut ini.</w:t>
      </w:r>
    </w:p>
    <w:p w14:paraId="70DC3D05" w14:textId="7E891227" w:rsidR="001E53D3" w:rsidRPr="001E53D3" w:rsidRDefault="006F758C" w:rsidP="006F758C">
      <w:pPr>
        <w:pStyle w:val="BodyText"/>
        <w:ind w:firstLine="0"/>
        <w:rPr>
          <w:sz w:val="24"/>
          <w:szCs w:val="24"/>
        </w:rPr>
      </w:pPr>
      <w:r>
        <w:rPr>
          <w:sz w:val="24"/>
          <w:szCs w:val="24"/>
          <w:lang w:val="id-ID"/>
        </w:rPr>
        <w:t xml:space="preserve">Korpus </w:t>
      </w:r>
      <w:r w:rsidR="001E53D3" w:rsidRPr="001E53D3">
        <w:rPr>
          <w:sz w:val="24"/>
          <w:szCs w:val="24"/>
        </w:rPr>
        <w:t xml:space="preserve">(4) : </w:t>
      </w:r>
    </w:p>
    <w:p w14:paraId="4809D49E" w14:textId="743A2D10" w:rsidR="001E53D3" w:rsidRPr="001E53D3" w:rsidRDefault="001E53D3" w:rsidP="003E0F4C">
      <w:pPr>
        <w:pStyle w:val="Kutipan"/>
      </w:pPr>
      <w:r w:rsidRPr="001E53D3">
        <w:t xml:space="preserve">Guru </w:t>
      </w:r>
      <w:r w:rsidRPr="001E53D3">
        <w:tab/>
        <w:t>: Sekarang nomor 3…kamu kerjakan ke depan !(guru menujuk salah satu siswa)...</w:t>
      </w:r>
      <w:r w:rsidR="007455E5">
        <w:rPr>
          <w:lang w:val="id-ID"/>
        </w:rPr>
        <w:t xml:space="preserve"> </w:t>
      </w:r>
      <w:r w:rsidRPr="001E53D3">
        <w:t>cepat dikit !...</w:t>
      </w:r>
      <w:r w:rsidR="00A94333">
        <w:t xml:space="preserve"> </w:t>
      </w:r>
      <w:r w:rsidRPr="001E53D3">
        <w:t>semuanya mencari !....</w:t>
      </w:r>
      <w:r w:rsidR="00A94333">
        <w:t xml:space="preserve"> </w:t>
      </w:r>
      <w:r w:rsidRPr="001E53D3">
        <w:t xml:space="preserve">(Siswa mengerjakan soal nomor 3 dipapan tulis) </w:t>
      </w:r>
    </w:p>
    <w:p w14:paraId="3C2E85B1" w14:textId="23B69971" w:rsidR="001E53D3" w:rsidRPr="001E53D3" w:rsidRDefault="001E53D3" w:rsidP="003E0F4C">
      <w:pPr>
        <w:pStyle w:val="Kutipan"/>
      </w:pPr>
      <w:r w:rsidRPr="001E53D3">
        <w:t xml:space="preserve">Guru </w:t>
      </w:r>
      <w:r w:rsidRPr="001E53D3">
        <w:tab/>
        <w:t xml:space="preserve">: Betul ?... </w:t>
      </w:r>
    </w:p>
    <w:p w14:paraId="5FCBBE67" w14:textId="5BD6A11E" w:rsidR="001E53D3" w:rsidRDefault="001E53D3" w:rsidP="003E0F4C">
      <w:pPr>
        <w:pStyle w:val="Kutipan"/>
      </w:pPr>
      <w:r w:rsidRPr="001E53D3">
        <w:lastRenderedPageBreak/>
        <w:t xml:space="preserve">Siswa </w:t>
      </w:r>
      <w:r w:rsidRPr="001E53D3">
        <w:tab/>
        <w:t xml:space="preserve">: (Siswa bersama-sama) Betul… </w:t>
      </w:r>
    </w:p>
    <w:p w14:paraId="53EFE94B" w14:textId="77777777" w:rsidR="007455E5" w:rsidRPr="001E53D3" w:rsidRDefault="007455E5" w:rsidP="003E0F4C">
      <w:pPr>
        <w:pStyle w:val="Kutipan"/>
      </w:pPr>
    </w:p>
    <w:p w14:paraId="759A5166" w14:textId="6E974144" w:rsidR="001E53D3" w:rsidRPr="00B50093" w:rsidRDefault="007455E5" w:rsidP="001E53D3">
      <w:pPr>
        <w:pStyle w:val="BodyText"/>
        <w:ind w:firstLine="709"/>
        <w:rPr>
          <w:sz w:val="24"/>
          <w:szCs w:val="24"/>
          <w:lang w:val="id-ID"/>
        </w:rPr>
      </w:pPr>
      <w:r>
        <w:rPr>
          <w:sz w:val="24"/>
          <w:szCs w:val="24"/>
          <w:lang w:val="id-ID"/>
        </w:rPr>
        <w:t>Konteks p</w:t>
      </w:r>
      <w:r w:rsidR="001E53D3" w:rsidRPr="001E53D3">
        <w:rPr>
          <w:sz w:val="24"/>
          <w:szCs w:val="24"/>
        </w:rPr>
        <w:t xml:space="preserve">eristiwa tutur </w:t>
      </w:r>
      <w:r>
        <w:rPr>
          <w:sz w:val="24"/>
          <w:szCs w:val="24"/>
          <w:lang w:val="id-ID"/>
        </w:rPr>
        <w:t>Korpus (4)</w:t>
      </w:r>
      <w:r w:rsidR="00A94333">
        <w:rPr>
          <w:sz w:val="24"/>
          <w:szCs w:val="24"/>
          <w:lang w:val="id-ID"/>
        </w:rPr>
        <w:t xml:space="preserve"> </w:t>
      </w:r>
      <w:r w:rsidR="001E53D3" w:rsidRPr="001E53D3">
        <w:rPr>
          <w:sz w:val="24"/>
          <w:szCs w:val="24"/>
        </w:rPr>
        <w:t xml:space="preserve">pada saat pelajaran </w:t>
      </w:r>
      <w:r w:rsidR="007C3508">
        <w:rPr>
          <w:sz w:val="24"/>
          <w:szCs w:val="24"/>
          <w:lang w:val="id-ID"/>
        </w:rPr>
        <w:t>tematik M</w:t>
      </w:r>
      <w:r w:rsidR="001E53D3" w:rsidRPr="001E53D3">
        <w:rPr>
          <w:sz w:val="24"/>
          <w:szCs w:val="24"/>
        </w:rPr>
        <w:t xml:space="preserve">atematika. Guru dan siswa sedang membahas </w:t>
      </w:r>
      <w:r>
        <w:rPr>
          <w:sz w:val="24"/>
          <w:szCs w:val="24"/>
          <w:lang w:val="id-ID"/>
        </w:rPr>
        <w:t>PR</w:t>
      </w:r>
      <w:r w:rsidR="001E53D3" w:rsidRPr="001E53D3">
        <w:rPr>
          <w:sz w:val="24"/>
          <w:szCs w:val="24"/>
        </w:rPr>
        <w:t>. Guru mendesak siswa supaya siswa cepat mencari jawaban soal nomor 3.</w:t>
      </w:r>
      <w:r w:rsidR="000E25A8">
        <w:rPr>
          <w:sz w:val="24"/>
          <w:szCs w:val="24"/>
        </w:rPr>
        <w:t xml:space="preserve"> </w:t>
      </w:r>
      <w:r w:rsidR="001E53D3" w:rsidRPr="001E53D3">
        <w:rPr>
          <w:sz w:val="24"/>
          <w:szCs w:val="24"/>
        </w:rPr>
        <w:t xml:space="preserve">Pada </w:t>
      </w:r>
      <w:r w:rsidR="00B50093">
        <w:rPr>
          <w:sz w:val="24"/>
          <w:szCs w:val="24"/>
          <w:lang w:val="id-ID"/>
        </w:rPr>
        <w:t>interaksi ini,</w:t>
      </w:r>
      <w:r w:rsidR="00A94333">
        <w:rPr>
          <w:sz w:val="24"/>
          <w:szCs w:val="24"/>
          <w:lang w:val="id-ID"/>
        </w:rPr>
        <w:t xml:space="preserve"> </w:t>
      </w:r>
      <w:r w:rsidR="001E53D3" w:rsidRPr="001E53D3">
        <w:rPr>
          <w:sz w:val="24"/>
          <w:szCs w:val="24"/>
        </w:rPr>
        <w:t>tuturan</w:t>
      </w:r>
      <w:r w:rsidR="00A94333">
        <w:rPr>
          <w:sz w:val="24"/>
          <w:szCs w:val="24"/>
        </w:rPr>
        <w:t xml:space="preserve"> </w:t>
      </w:r>
      <w:r w:rsidR="00B50093">
        <w:rPr>
          <w:sz w:val="24"/>
          <w:szCs w:val="24"/>
          <w:lang w:val="id-ID"/>
        </w:rPr>
        <w:t>ber</w:t>
      </w:r>
      <w:r w:rsidR="001E53D3" w:rsidRPr="001E53D3">
        <w:rPr>
          <w:sz w:val="24"/>
          <w:szCs w:val="24"/>
        </w:rPr>
        <w:t xml:space="preserve">makna pragmatik imperatif desakan, guru mendesak siswanya untuk lebih cepat mengerjakan soal. </w:t>
      </w:r>
      <w:r w:rsidR="00B50093">
        <w:rPr>
          <w:sz w:val="24"/>
          <w:szCs w:val="24"/>
          <w:lang w:val="id-ID"/>
        </w:rPr>
        <w:t xml:space="preserve">Penanda </w:t>
      </w:r>
      <w:r w:rsidR="001E53D3" w:rsidRPr="001E53D3">
        <w:rPr>
          <w:sz w:val="24"/>
          <w:szCs w:val="24"/>
        </w:rPr>
        <w:t>linguistik</w:t>
      </w:r>
      <w:r w:rsidR="00A94333">
        <w:rPr>
          <w:sz w:val="24"/>
          <w:szCs w:val="24"/>
        </w:rPr>
        <w:t xml:space="preserve"> </w:t>
      </w:r>
      <w:r w:rsidR="001E53D3" w:rsidRPr="001E53D3">
        <w:rPr>
          <w:sz w:val="24"/>
          <w:szCs w:val="24"/>
        </w:rPr>
        <w:t xml:space="preserve">yang mengandung makna pragmatik imperatif desakan adalah </w:t>
      </w:r>
      <w:r w:rsidR="00B50093">
        <w:rPr>
          <w:sz w:val="24"/>
          <w:szCs w:val="24"/>
          <w:lang w:val="id-ID"/>
        </w:rPr>
        <w:t>ujaran “</w:t>
      </w:r>
      <w:r w:rsidR="001E53D3" w:rsidRPr="001E53D3">
        <w:rPr>
          <w:sz w:val="24"/>
          <w:szCs w:val="24"/>
        </w:rPr>
        <w:t>cepat dikit</w:t>
      </w:r>
      <w:r w:rsidR="00B50093">
        <w:rPr>
          <w:sz w:val="24"/>
          <w:szCs w:val="24"/>
          <w:lang w:val="id-ID"/>
        </w:rPr>
        <w:t>”</w:t>
      </w:r>
      <w:r w:rsidR="001E53D3" w:rsidRPr="001E53D3">
        <w:rPr>
          <w:sz w:val="24"/>
          <w:szCs w:val="24"/>
        </w:rPr>
        <w:t>.</w:t>
      </w:r>
      <w:r w:rsidR="00A94333">
        <w:rPr>
          <w:sz w:val="24"/>
          <w:szCs w:val="24"/>
        </w:rPr>
        <w:t xml:space="preserve"> </w:t>
      </w:r>
    </w:p>
    <w:p w14:paraId="44A09BB9" w14:textId="25DBBF49" w:rsidR="003F55F2" w:rsidRDefault="007C3508" w:rsidP="001E53D3">
      <w:pPr>
        <w:pStyle w:val="BodyText"/>
        <w:ind w:firstLine="709"/>
        <w:rPr>
          <w:sz w:val="24"/>
          <w:szCs w:val="24"/>
        </w:rPr>
      </w:pPr>
      <w:r>
        <w:rPr>
          <w:sz w:val="24"/>
          <w:szCs w:val="24"/>
          <w:lang w:val="id-ID"/>
        </w:rPr>
        <w:t>T</w:t>
      </w:r>
      <w:r w:rsidR="001E53D3" w:rsidRPr="001E53D3">
        <w:rPr>
          <w:sz w:val="24"/>
          <w:szCs w:val="24"/>
        </w:rPr>
        <w:t xml:space="preserve">uturan </w:t>
      </w:r>
      <w:r>
        <w:rPr>
          <w:sz w:val="24"/>
          <w:szCs w:val="24"/>
          <w:lang w:val="id-ID"/>
        </w:rPr>
        <w:t>imperatif selanjutnya yang muncul dalam ujaran guru dalam pembelajaran adalah</w:t>
      </w:r>
      <w:r w:rsidR="00A94333">
        <w:rPr>
          <w:sz w:val="24"/>
          <w:szCs w:val="24"/>
          <w:lang w:val="id-ID"/>
        </w:rPr>
        <w:t xml:space="preserve"> </w:t>
      </w:r>
      <w:r w:rsidR="001E53D3" w:rsidRPr="001E53D3">
        <w:rPr>
          <w:sz w:val="24"/>
          <w:szCs w:val="24"/>
        </w:rPr>
        <w:t xml:space="preserve">imperatif bujukan. </w:t>
      </w:r>
      <w:r w:rsidR="003F55F2">
        <w:rPr>
          <w:sz w:val="24"/>
          <w:szCs w:val="24"/>
          <w:lang w:val="id-ID"/>
        </w:rPr>
        <w:t xml:space="preserve">Tuturan ini </w:t>
      </w:r>
      <w:r w:rsidR="001E53D3" w:rsidRPr="001E53D3">
        <w:rPr>
          <w:sz w:val="24"/>
          <w:szCs w:val="24"/>
        </w:rPr>
        <w:t>digunakan</w:t>
      </w:r>
      <w:r w:rsidR="00A94333">
        <w:rPr>
          <w:sz w:val="24"/>
          <w:szCs w:val="24"/>
        </w:rPr>
        <w:t xml:space="preserve"> </w:t>
      </w:r>
      <w:r w:rsidR="001E53D3" w:rsidRPr="001E53D3">
        <w:rPr>
          <w:sz w:val="24"/>
          <w:szCs w:val="24"/>
        </w:rPr>
        <w:t xml:space="preserve">guru </w:t>
      </w:r>
      <w:r>
        <w:rPr>
          <w:sz w:val="24"/>
          <w:szCs w:val="24"/>
          <w:lang w:val="id-ID"/>
        </w:rPr>
        <w:t xml:space="preserve">untuk </w:t>
      </w:r>
      <w:r w:rsidR="001E53D3" w:rsidRPr="001E53D3">
        <w:rPr>
          <w:sz w:val="24"/>
          <w:szCs w:val="24"/>
        </w:rPr>
        <w:t>membujuk siswa</w:t>
      </w:r>
      <w:r w:rsidR="00A94333">
        <w:rPr>
          <w:sz w:val="24"/>
          <w:szCs w:val="24"/>
          <w:lang w:val="id-ID"/>
        </w:rPr>
        <w:t xml:space="preserve"> </w:t>
      </w:r>
      <w:r w:rsidR="001E53D3" w:rsidRPr="001E53D3">
        <w:rPr>
          <w:sz w:val="24"/>
          <w:szCs w:val="24"/>
        </w:rPr>
        <w:t xml:space="preserve">melakukan sesuatu. </w:t>
      </w:r>
      <w:r w:rsidR="003F55F2">
        <w:rPr>
          <w:sz w:val="24"/>
          <w:szCs w:val="24"/>
          <w:lang w:val="id-ID"/>
        </w:rPr>
        <w:t>Peneliti mengidentifikasi ada</w:t>
      </w:r>
      <w:r w:rsidR="00A94333">
        <w:rPr>
          <w:sz w:val="24"/>
          <w:szCs w:val="24"/>
          <w:lang w:val="id-ID"/>
        </w:rPr>
        <w:t xml:space="preserve"> </w:t>
      </w:r>
      <w:r w:rsidR="001E53D3" w:rsidRPr="001E53D3">
        <w:rPr>
          <w:sz w:val="24"/>
          <w:szCs w:val="24"/>
        </w:rPr>
        <w:t>12 tuturan yang mengandung makna pragmatik imperatif bujukan</w:t>
      </w:r>
      <w:r w:rsidR="003F55F2">
        <w:rPr>
          <w:sz w:val="24"/>
          <w:szCs w:val="24"/>
          <w:lang w:val="id-ID"/>
        </w:rPr>
        <w:t xml:space="preserve"> dalam proses pengumpulan data</w:t>
      </w:r>
      <w:r w:rsidR="001E53D3" w:rsidRPr="001E53D3">
        <w:rPr>
          <w:sz w:val="24"/>
          <w:szCs w:val="24"/>
        </w:rPr>
        <w:t xml:space="preserve">. </w:t>
      </w:r>
      <w:r w:rsidR="003F55F2">
        <w:rPr>
          <w:sz w:val="24"/>
          <w:szCs w:val="24"/>
          <w:lang w:val="id-ID"/>
        </w:rPr>
        <w:t>Diantaranya berikut ini</w:t>
      </w:r>
    </w:p>
    <w:p w14:paraId="57B1702D" w14:textId="576778C8" w:rsidR="001E53D3" w:rsidRPr="001E53D3" w:rsidRDefault="003F55F2" w:rsidP="003F55F2">
      <w:pPr>
        <w:pStyle w:val="BodyText"/>
        <w:ind w:firstLine="0"/>
        <w:rPr>
          <w:sz w:val="24"/>
          <w:szCs w:val="24"/>
        </w:rPr>
      </w:pPr>
      <w:r>
        <w:rPr>
          <w:sz w:val="24"/>
          <w:szCs w:val="24"/>
          <w:lang w:val="id-ID"/>
        </w:rPr>
        <w:t xml:space="preserve">Korpus </w:t>
      </w:r>
      <w:r w:rsidR="001E53D3" w:rsidRPr="001E53D3">
        <w:rPr>
          <w:sz w:val="24"/>
          <w:szCs w:val="24"/>
        </w:rPr>
        <w:t xml:space="preserve">(5) : </w:t>
      </w:r>
    </w:p>
    <w:p w14:paraId="2F91E39B" w14:textId="672F061E" w:rsidR="001E53D3" w:rsidRPr="003F55F2" w:rsidRDefault="001E53D3" w:rsidP="003E0F4C">
      <w:pPr>
        <w:pStyle w:val="Kutipan"/>
        <w:rPr>
          <w:lang w:val="id-ID"/>
        </w:rPr>
      </w:pPr>
      <w:r w:rsidRPr="001E53D3">
        <w:t xml:space="preserve"> Guru </w:t>
      </w:r>
      <w:r w:rsidRPr="001E53D3">
        <w:tab/>
        <w:t>: Sekarang Ibu minta tolong siapa yang mau tampil ke depan bercerita tentang negara India di depan kepada teman-temannya..nanti Ibu kasih bonus…</w:t>
      </w:r>
      <w:r w:rsidR="00A94333">
        <w:t xml:space="preserve"> </w:t>
      </w:r>
      <w:r w:rsidRPr="001E53D3">
        <w:t>siapa yang mau coba ayo!...</w:t>
      </w:r>
      <w:r w:rsidR="00A94333">
        <w:t xml:space="preserve"> </w:t>
      </w:r>
      <w:r w:rsidRPr="001E53D3">
        <w:t>(Siswa menunjuk tangan)</w:t>
      </w:r>
      <w:r w:rsidR="000E25A8">
        <w:t xml:space="preserve"> </w:t>
      </w:r>
    </w:p>
    <w:p w14:paraId="0AD58010" w14:textId="58A772A7" w:rsidR="001E53D3" w:rsidRPr="001E53D3" w:rsidRDefault="001E53D3" w:rsidP="003E0F4C">
      <w:pPr>
        <w:pStyle w:val="Kutipan"/>
      </w:pPr>
      <w:r w:rsidRPr="001E53D3">
        <w:t xml:space="preserve">Guru </w:t>
      </w:r>
      <w:r w:rsidRPr="001E53D3">
        <w:tab/>
        <w:t>: Satu..dua..tiga…siapa lagi..ayo….siapa</w:t>
      </w:r>
      <w:r w:rsidR="000E25A8">
        <w:t xml:space="preserve"> </w:t>
      </w:r>
      <w:r w:rsidRPr="001E53D3">
        <w:t xml:space="preserve">lagi…Tari? </w:t>
      </w:r>
    </w:p>
    <w:p w14:paraId="3B9E959E" w14:textId="6582D7BF" w:rsidR="001E53D3" w:rsidRDefault="001E53D3" w:rsidP="003E0F4C">
      <w:pPr>
        <w:pStyle w:val="Kutipan"/>
      </w:pPr>
      <w:r w:rsidRPr="001E53D3">
        <w:t>Siswa</w:t>
      </w:r>
      <w:r w:rsidR="003F55F2">
        <w:tab/>
      </w:r>
      <w:r w:rsidRPr="001E53D3">
        <w:t xml:space="preserve">: Lagi mikir bu… </w:t>
      </w:r>
    </w:p>
    <w:p w14:paraId="0D20A599" w14:textId="77777777" w:rsidR="003F55F2" w:rsidRDefault="003F55F2" w:rsidP="003F55F2">
      <w:pPr>
        <w:pStyle w:val="BodyText"/>
        <w:spacing w:line="240" w:lineRule="auto"/>
        <w:ind w:firstLine="709"/>
        <w:rPr>
          <w:sz w:val="24"/>
          <w:szCs w:val="24"/>
        </w:rPr>
      </w:pPr>
    </w:p>
    <w:p w14:paraId="267E47F8" w14:textId="4927187A" w:rsidR="001E53D3" w:rsidRPr="003F55F2" w:rsidRDefault="001E53D3" w:rsidP="001E53D3">
      <w:pPr>
        <w:pStyle w:val="BodyText"/>
        <w:ind w:firstLine="709"/>
        <w:rPr>
          <w:sz w:val="24"/>
          <w:szCs w:val="24"/>
          <w:lang w:val="id-ID"/>
        </w:rPr>
      </w:pPr>
      <w:r w:rsidRPr="001E53D3">
        <w:rPr>
          <w:sz w:val="24"/>
          <w:szCs w:val="24"/>
        </w:rPr>
        <w:t xml:space="preserve">Peristiwa tutur </w:t>
      </w:r>
      <w:r w:rsidR="003F55F2">
        <w:rPr>
          <w:sz w:val="24"/>
          <w:szCs w:val="24"/>
          <w:lang w:val="id-ID"/>
        </w:rPr>
        <w:t xml:space="preserve">Korpus (5) </w:t>
      </w:r>
      <w:r w:rsidRPr="001E53D3">
        <w:rPr>
          <w:sz w:val="24"/>
          <w:szCs w:val="24"/>
        </w:rPr>
        <w:t xml:space="preserve">terjadi pada saat pelajaran </w:t>
      </w:r>
      <w:r w:rsidR="003F55F2">
        <w:rPr>
          <w:sz w:val="24"/>
          <w:szCs w:val="24"/>
          <w:lang w:val="id-ID"/>
        </w:rPr>
        <w:t xml:space="preserve">tematik </w:t>
      </w:r>
      <w:r w:rsidRPr="001E53D3">
        <w:rPr>
          <w:sz w:val="24"/>
          <w:szCs w:val="24"/>
        </w:rPr>
        <w:t xml:space="preserve">IPS. Guru dan siswa sedang membahas materi tentang ciri-ciri kenampakan negara India. Guru membujuk siswa untuk bercerita tentang negara India. Pada </w:t>
      </w:r>
      <w:r w:rsidR="003F55F2">
        <w:rPr>
          <w:sz w:val="24"/>
          <w:szCs w:val="24"/>
          <w:lang w:val="id-ID"/>
        </w:rPr>
        <w:t xml:space="preserve">data Korpus (5) diujarkan </w:t>
      </w:r>
      <w:r w:rsidRPr="001E53D3">
        <w:rPr>
          <w:sz w:val="24"/>
          <w:szCs w:val="24"/>
        </w:rPr>
        <w:t>salah satu bentuk tuturan yang mengandung makna pragmatik imperatif bujukan.</w:t>
      </w:r>
      <w:r w:rsidR="003F55F2">
        <w:rPr>
          <w:sz w:val="24"/>
          <w:szCs w:val="24"/>
          <w:lang w:val="id-ID"/>
        </w:rPr>
        <w:t xml:space="preserve"> G</w:t>
      </w:r>
      <w:r w:rsidRPr="001E53D3">
        <w:rPr>
          <w:sz w:val="24"/>
          <w:szCs w:val="24"/>
        </w:rPr>
        <w:t>uru membujuk siswa</w:t>
      </w:r>
      <w:r w:rsidR="003F55F2">
        <w:rPr>
          <w:sz w:val="24"/>
          <w:szCs w:val="24"/>
          <w:lang w:val="id-ID"/>
        </w:rPr>
        <w:t xml:space="preserve"> </w:t>
      </w:r>
      <w:r w:rsidRPr="001E53D3">
        <w:rPr>
          <w:sz w:val="24"/>
          <w:szCs w:val="24"/>
        </w:rPr>
        <w:t xml:space="preserve">untuk bercerita tentang negara India. </w:t>
      </w:r>
      <w:r w:rsidR="003F55F2">
        <w:rPr>
          <w:sz w:val="24"/>
          <w:szCs w:val="24"/>
          <w:lang w:val="id-ID"/>
        </w:rPr>
        <w:t xml:space="preserve">Penanda </w:t>
      </w:r>
      <w:r w:rsidRPr="001E53D3">
        <w:rPr>
          <w:sz w:val="24"/>
          <w:szCs w:val="24"/>
        </w:rPr>
        <w:t>linguistik</w:t>
      </w:r>
      <w:r w:rsidR="00A94333">
        <w:rPr>
          <w:sz w:val="24"/>
          <w:szCs w:val="24"/>
        </w:rPr>
        <w:t xml:space="preserve"> </w:t>
      </w:r>
      <w:r w:rsidRPr="001E53D3">
        <w:rPr>
          <w:sz w:val="24"/>
          <w:szCs w:val="24"/>
        </w:rPr>
        <w:t xml:space="preserve">yang mengandung makna pragmatik imperatif bujukan adalah </w:t>
      </w:r>
      <w:r w:rsidR="003F55F2">
        <w:rPr>
          <w:sz w:val="24"/>
          <w:szCs w:val="24"/>
          <w:lang w:val="id-ID"/>
        </w:rPr>
        <w:t>kata ajakan “</w:t>
      </w:r>
      <w:r w:rsidRPr="001E53D3">
        <w:rPr>
          <w:sz w:val="24"/>
          <w:szCs w:val="24"/>
        </w:rPr>
        <w:t>ayo</w:t>
      </w:r>
      <w:r w:rsidR="003F55F2">
        <w:rPr>
          <w:sz w:val="24"/>
          <w:szCs w:val="24"/>
          <w:lang w:val="id-ID"/>
        </w:rPr>
        <w:t>”</w:t>
      </w:r>
      <w:r w:rsidRPr="001E53D3">
        <w:rPr>
          <w:sz w:val="24"/>
          <w:szCs w:val="24"/>
        </w:rPr>
        <w:t>.</w:t>
      </w:r>
      <w:r w:rsidR="003F55F2">
        <w:rPr>
          <w:sz w:val="24"/>
          <w:szCs w:val="24"/>
          <w:lang w:val="id-ID"/>
        </w:rPr>
        <w:t xml:space="preserve"> </w:t>
      </w:r>
    </w:p>
    <w:p w14:paraId="1016F3E9" w14:textId="12264B91" w:rsidR="00361323" w:rsidRDefault="001E53D3" w:rsidP="001E53D3">
      <w:pPr>
        <w:pStyle w:val="BodyText"/>
        <w:ind w:firstLine="709"/>
        <w:rPr>
          <w:sz w:val="24"/>
          <w:szCs w:val="24"/>
          <w:lang w:val="id-ID"/>
        </w:rPr>
      </w:pPr>
      <w:r w:rsidRPr="001E53D3">
        <w:rPr>
          <w:sz w:val="24"/>
          <w:szCs w:val="24"/>
        </w:rPr>
        <w:t>Pada proses kegiatan belajar mengajar</w:t>
      </w:r>
      <w:r w:rsidR="00361323">
        <w:rPr>
          <w:sz w:val="24"/>
          <w:szCs w:val="24"/>
          <w:lang w:val="id-ID"/>
        </w:rPr>
        <w:t xml:space="preserve">, </w:t>
      </w:r>
      <w:r w:rsidRPr="001E53D3">
        <w:rPr>
          <w:sz w:val="24"/>
          <w:szCs w:val="24"/>
        </w:rPr>
        <w:t>guru juga menggunakan tuturan yang mengandung makna pragmatik imperatif imbauan</w:t>
      </w:r>
      <w:r w:rsidR="00361323">
        <w:rPr>
          <w:sz w:val="24"/>
          <w:szCs w:val="24"/>
          <w:lang w:val="id-ID"/>
        </w:rPr>
        <w:t xml:space="preserve">, yang </w:t>
      </w:r>
      <w:r w:rsidRPr="001E53D3">
        <w:rPr>
          <w:sz w:val="24"/>
          <w:szCs w:val="24"/>
        </w:rPr>
        <w:t>biasanya digunakan</w:t>
      </w:r>
      <w:r w:rsidR="00A94333">
        <w:rPr>
          <w:sz w:val="24"/>
          <w:szCs w:val="24"/>
        </w:rPr>
        <w:t xml:space="preserve"> </w:t>
      </w:r>
      <w:r w:rsidRPr="001E53D3">
        <w:rPr>
          <w:sz w:val="24"/>
          <w:szCs w:val="24"/>
        </w:rPr>
        <w:t xml:space="preserve">guru </w:t>
      </w:r>
      <w:r w:rsidR="00361323">
        <w:rPr>
          <w:sz w:val="24"/>
          <w:szCs w:val="24"/>
          <w:lang w:val="id-ID"/>
        </w:rPr>
        <w:t xml:space="preserve">untuk </w:t>
      </w:r>
      <w:r w:rsidRPr="001E53D3">
        <w:rPr>
          <w:sz w:val="24"/>
          <w:szCs w:val="24"/>
        </w:rPr>
        <w:t xml:space="preserve">menghimbau siswanya </w:t>
      </w:r>
      <w:r w:rsidR="00361323">
        <w:rPr>
          <w:sz w:val="24"/>
          <w:szCs w:val="24"/>
          <w:lang w:val="id-ID"/>
        </w:rPr>
        <w:t xml:space="preserve">agar </w:t>
      </w:r>
      <w:r w:rsidRPr="001E53D3">
        <w:rPr>
          <w:sz w:val="24"/>
          <w:szCs w:val="24"/>
        </w:rPr>
        <w:t xml:space="preserve">melakukan sesuatu. </w:t>
      </w:r>
      <w:r w:rsidR="00361323">
        <w:rPr>
          <w:sz w:val="24"/>
          <w:szCs w:val="24"/>
          <w:lang w:val="id-ID"/>
        </w:rPr>
        <w:t xml:space="preserve">Ditemukan </w:t>
      </w:r>
      <w:r w:rsidRPr="001E53D3">
        <w:rPr>
          <w:sz w:val="24"/>
          <w:szCs w:val="24"/>
        </w:rPr>
        <w:t>13 tuturan yang mengandung makna pragmatik imperatif imbauan</w:t>
      </w:r>
      <w:r w:rsidR="00361323">
        <w:rPr>
          <w:sz w:val="24"/>
          <w:szCs w:val="24"/>
          <w:lang w:val="id-ID"/>
        </w:rPr>
        <w:t>, dalam proses pengambilan data</w:t>
      </w:r>
      <w:r w:rsidRPr="001E53D3">
        <w:rPr>
          <w:sz w:val="24"/>
          <w:szCs w:val="24"/>
        </w:rPr>
        <w:t>.</w:t>
      </w:r>
      <w:r w:rsidR="00A94333">
        <w:rPr>
          <w:sz w:val="24"/>
          <w:szCs w:val="24"/>
        </w:rPr>
        <w:t xml:space="preserve"> </w:t>
      </w:r>
      <w:r w:rsidR="00361323">
        <w:rPr>
          <w:sz w:val="24"/>
          <w:szCs w:val="24"/>
          <w:lang w:val="id-ID"/>
        </w:rPr>
        <w:t xml:space="preserve">Salah satu ujaran yang ditemukan adalah berikut ini. </w:t>
      </w:r>
    </w:p>
    <w:p w14:paraId="5BB2773D" w14:textId="0CB1CA58" w:rsidR="001E53D3" w:rsidRPr="00361323" w:rsidRDefault="00361323" w:rsidP="00361323">
      <w:pPr>
        <w:pStyle w:val="BodyText"/>
        <w:ind w:firstLine="0"/>
        <w:rPr>
          <w:sz w:val="24"/>
          <w:szCs w:val="24"/>
        </w:rPr>
      </w:pPr>
      <w:r>
        <w:rPr>
          <w:sz w:val="24"/>
          <w:szCs w:val="24"/>
          <w:lang w:val="id-ID"/>
        </w:rPr>
        <w:t xml:space="preserve">Korpus </w:t>
      </w:r>
      <w:r w:rsidR="001E53D3" w:rsidRPr="001E53D3">
        <w:rPr>
          <w:sz w:val="24"/>
          <w:szCs w:val="24"/>
        </w:rPr>
        <w:t>(6) :</w:t>
      </w:r>
      <w:r w:rsidR="00A94333">
        <w:rPr>
          <w:sz w:val="24"/>
          <w:szCs w:val="24"/>
        </w:rPr>
        <w:t xml:space="preserve"> </w:t>
      </w:r>
    </w:p>
    <w:p w14:paraId="108E4A96" w14:textId="3C32E99A" w:rsidR="00361323" w:rsidRPr="00361323" w:rsidRDefault="00361323" w:rsidP="003E0F4C">
      <w:pPr>
        <w:pStyle w:val="Kutipan"/>
        <w:rPr>
          <w:lang w:val="id-ID"/>
        </w:rPr>
      </w:pPr>
      <w:r w:rsidRPr="001E53D3">
        <w:t xml:space="preserve">Guru </w:t>
      </w:r>
      <w:r w:rsidRPr="001E53D3">
        <w:tab/>
        <w:t>: Berapa panjangnya, Aldo?...nah ini…punya buku tidak dibaca….Aldo coba, berapa panjangnya…coba siap yang bisa…coba Desi ?</w:t>
      </w:r>
      <w:r w:rsidR="00A94333">
        <w:t xml:space="preserve"> </w:t>
      </w:r>
    </w:p>
    <w:p w14:paraId="3DD01D3B" w14:textId="603E4ECA" w:rsidR="00361323" w:rsidRPr="001E53D3" w:rsidRDefault="00361323" w:rsidP="003E0F4C">
      <w:pPr>
        <w:pStyle w:val="Kutipan"/>
      </w:pPr>
      <w:r w:rsidRPr="001E53D3">
        <w:t>Siswa</w:t>
      </w:r>
      <w:r>
        <w:tab/>
      </w:r>
      <w:r w:rsidRPr="001E53D3">
        <w:t xml:space="preserve">: 6400km… </w:t>
      </w:r>
    </w:p>
    <w:p w14:paraId="7AB2653D" w14:textId="7D24BD88" w:rsidR="00361323" w:rsidRPr="001E53D3" w:rsidRDefault="00361323" w:rsidP="003E0F4C">
      <w:pPr>
        <w:pStyle w:val="Kutipan"/>
      </w:pPr>
      <w:r w:rsidRPr="001E53D3">
        <w:t>Guru (diam)</w:t>
      </w:r>
      <w:r>
        <w:rPr>
          <w:lang w:val="id-ID"/>
        </w:rPr>
        <w:t xml:space="preserve"> </w:t>
      </w:r>
      <w:r w:rsidRPr="001E53D3">
        <w:t>: Katanya 6400 km…coba Ibu minta pendapatmu..benar atau salah…coba Dian !...</w:t>
      </w:r>
      <w:r w:rsidR="00A94333">
        <w:t xml:space="preserve"> </w:t>
      </w:r>
      <w:r w:rsidRPr="001E53D3">
        <w:t xml:space="preserve">kata temanmu 6400km (sambil melihat kearah siswa yang bernama Dian)…benar atau salah? </w:t>
      </w:r>
    </w:p>
    <w:p w14:paraId="28E2BF7C" w14:textId="51113D24" w:rsidR="00361323" w:rsidRPr="00361323" w:rsidRDefault="00361323" w:rsidP="003E0F4C">
      <w:pPr>
        <w:pStyle w:val="Kutipan"/>
        <w:rPr>
          <w:lang w:val="id-ID"/>
        </w:rPr>
      </w:pPr>
      <w:r w:rsidRPr="001E53D3">
        <w:t>Guru</w:t>
      </w:r>
      <w:r>
        <w:t xml:space="preserve"> </w:t>
      </w:r>
      <w:r w:rsidRPr="001E53D3">
        <w:tab/>
        <w:t>: Coba..kata Desi 6400 km…coba siapa..betul ?</w:t>
      </w:r>
      <w:r w:rsidR="00A94333">
        <w:t xml:space="preserve"> </w:t>
      </w:r>
    </w:p>
    <w:p w14:paraId="1DD8C84C" w14:textId="1C647664" w:rsidR="00361323" w:rsidRPr="001E53D3" w:rsidRDefault="00361323" w:rsidP="003E0F4C">
      <w:pPr>
        <w:pStyle w:val="Kutipan"/>
      </w:pPr>
      <w:r w:rsidRPr="001E53D3">
        <w:t xml:space="preserve">Siswa 12 : Betul… </w:t>
      </w:r>
    </w:p>
    <w:p w14:paraId="2088D3B1" w14:textId="08A21F0A" w:rsidR="00361323" w:rsidRPr="001E53D3" w:rsidRDefault="00361323" w:rsidP="003E0F4C">
      <w:pPr>
        <w:pStyle w:val="Kutipan"/>
      </w:pPr>
      <w:r w:rsidRPr="001E53D3">
        <w:t>Guru</w:t>
      </w:r>
      <w:r>
        <w:t xml:space="preserve"> </w:t>
      </w:r>
      <w:r w:rsidRPr="001E53D3">
        <w:tab/>
        <w:t>: Tolonglah buku IPS itu dibaca!..</w:t>
      </w:r>
      <w:r w:rsidR="00A94333">
        <w:t xml:space="preserve"> </w:t>
      </w:r>
      <w:r w:rsidRPr="001E53D3">
        <w:t xml:space="preserve">nah katanya negara Cina itu mendapat julukan negara tirai bambu…kemudian negara Cina itu penduduknya terpadat di dunia nomor satu …nomor duanya? </w:t>
      </w:r>
    </w:p>
    <w:p w14:paraId="3C2DFD1A" w14:textId="30D45B42" w:rsidR="00361323" w:rsidRPr="001E53D3" w:rsidRDefault="00361323" w:rsidP="003E0F4C">
      <w:pPr>
        <w:pStyle w:val="Kutipan"/>
      </w:pPr>
      <w:r w:rsidRPr="001E53D3">
        <w:t xml:space="preserve">Siswa 13 : India… </w:t>
      </w:r>
    </w:p>
    <w:p w14:paraId="1D4DF5FB" w14:textId="5478AA55" w:rsidR="001E53D3" w:rsidRPr="00361323" w:rsidRDefault="00361323" w:rsidP="001E53D3">
      <w:pPr>
        <w:pStyle w:val="BodyText"/>
        <w:ind w:firstLine="709"/>
        <w:rPr>
          <w:sz w:val="24"/>
          <w:szCs w:val="24"/>
          <w:lang w:val="id-ID"/>
        </w:rPr>
      </w:pPr>
      <w:r>
        <w:rPr>
          <w:sz w:val="24"/>
          <w:szCs w:val="24"/>
          <w:lang w:val="id-ID"/>
        </w:rPr>
        <w:t xml:space="preserve"> </w:t>
      </w:r>
    </w:p>
    <w:p w14:paraId="6839E263" w14:textId="1C74CE39" w:rsidR="001E53D3" w:rsidRPr="008B7E20" w:rsidRDefault="001E53D3" w:rsidP="001E53D3">
      <w:pPr>
        <w:pStyle w:val="BodyText"/>
        <w:ind w:firstLine="709"/>
        <w:rPr>
          <w:sz w:val="24"/>
          <w:szCs w:val="24"/>
          <w:lang w:val="id-ID"/>
        </w:rPr>
      </w:pPr>
      <w:r w:rsidRPr="001E53D3">
        <w:rPr>
          <w:sz w:val="24"/>
          <w:szCs w:val="24"/>
        </w:rPr>
        <w:lastRenderedPageBreak/>
        <w:t xml:space="preserve">Peristiwa tutur </w:t>
      </w:r>
      <w:r w:rsidR="00361323">
        <w:rPr>
          <w:sz w:val="24"/>
          <w:szCs w:val="24"/>
          <w:lang w:val="id-ID"/>
        </w:rPr>
        <w:t xml:space="preserve">Korpus (6) </w:t>
      </w:r>
      <w:r w:rsidRPr="001E53D3">
        <w:rPr>
          <w:sz w:val="24"/>
          <w:szCs w:val="24"/>
        </w:rPr>
        <w:t xml:space="preserve">terjadi pada saat pelajaran IPS. Guru dan siswa sedang membahas tentang panjang tembok Cina. Pada contoh </w:t>
      </w:r>
      <w:r w:rsidR="00361323">
        <w:rPr>
          <w:sz w:val="24"/>
          <w:szCs w:val="24"/>
          <w:lang w:val="id-ID"/>
        </w:rPr>
        <w:t>data ujaran ini,</w:t>
      </w:r>
      <w:r w:rsidR="00A94333">
        <w:rPr>
          <w:sz w:val="24"/>
          <w:szCs w:val="24"/>
          <w:lang w:val="id-ID"/>
        </w:rPr>
        <w:t xml:space="preserve"> </w:t>
      </w:r>
      <w:r w:rsidRPr="001E53D3">
        <w:rPr>
          <w:sz w:val="24"/>
          <w:szCs w:val="24"/>
        </w:rPr>
        <w:t>bentuk tuturan yang mengandung makna pragmatik imperatif imbauan</w:t>
      </w:r>
      <w:r w:rsidR="00361323">
        <w:rPr>
          <w:sz w:val="24"/>
          <w:szCs w:val="24"/>
          <w:lang w:val="id-ID"/>
        </w:rPr>
        <w:t xml:space="preserve"> tampak ada ujaran </w:t>
      </w:r>
      <w:r w:rsidRPr="001E53D3">
        <w:rPr>
          <w:sz w:val="24"/>
          <w:szCs w:val="24"/>
        </w:rPr>
        <w:t>guru mengimbau siswanya untuk membaca</w:t>
      </w:r>
      <w:r w:rsidR="00A94333">
        <w:rPr>
          <w:sz w:val="24"/>
          <w:szCs w:val="24"/>
        </w:rPr>
        <w:t xml:space="preserve"> </w:t>
      </w:r>
      <w:r w:rsidRPr="001E53D3">
        <w:rPr>
          <w:sz w:val="24"/>
          <w:szCs w:val="24"/>
        </w:rPr>
        <w:t xml:space="preserve">buku cetak IPS mereka. </w:t>
      </w:r>
      <w:r w:rsidR="00361323">
        <w:rPr>
          <w:sz w:val="24"/>
          <w:szCs w:val="24"/>
          <w:lang w:val="id-ID"/>
        </w:rPr>
        <w:t>C</w:t>
      </w:r>
      <w:r w:rsidRPr="001E53D3">
        <w:rPr>
          <w:sz w:val="24"/>
          <w:szCs w:val="24"/>
        </w:rPr>
        <w:t xml:space="preserve">iri linguistik tuturan yang mengandung makna pragmatik imperatif imbauan adalah </w:t>
      </w:r>
      <w:r w:rsidR="008B7E20">
        <w:rPr>
          <w:sz w:val="24"/>
          <w:szCs w:val="24"/>
          <w:lang w:val="id-ID"/>
        </w:rPr>
        <w:t>“</w:t>
      </w:r>
      <w:r w:rsidRPr="001E53D3">
        <w:rPr>
          <w:sz w:val="24"/>
          <w:szCs w:val="24"/>
        </w:rPr>
        <w:t>tolonglah</w:t>
      </w:r>
      <w:r w:rsidR="008B7E20">
        <w:rPr>
          <w:sz w:val="24"/>
          <w:szCs w:val="24"/>
          <w:lang w:val="id-ID"/>
        </w:rPr>
        <w:t>”</w:t>
      </w:r>
      <w:r w:rsidRPr="001E53D3">
        <w:rPr>
          <w:sz w:val="24"/>
          <w:szCs w:val="24"/>
        </w:rPr>
        <w:t>.</w:t>
      </w:r>
      <w:r w:rsidR="00A94333">
        <w:rPr>
          <w:sz w:val="24"/>
          <w:szCs w:val="24"/>
        </w:rPr>
        <w:t xml:space="preserve"> </w:t>
      </w:r>
    </w:p>
    <w:p w14:paraId="0EE69D7C" w14:textId="5FB9B603" w:rsidR="00BD2EAA" w:rsidRDefault="001E53D3" w:rsidP="001E53D3">
      <w:pPr>
        <w:pStyle w:val="BodyText"/>
        <w:ind w:firstLine="709"/>
        <w:rPr>
          <w:sz w:val="24"/>
          <w:szCs w:val="24"/>
          <w:lang w:val="id-ID"/>
        </w:rPr>
      </w:pPr>
      <w:r w:rsidRPr="001E53D3">
        <w:rPr>
          <w:sz w:val="24"/>
          <w:szCs w:val="24"/>
        </w:rPr>
        <w:t xml:space="preserve">Pada proses kegiatan belajar mengajar berlangsung, guru juga menggunakan tuturan yang mengandung makna pragmatik imperatif persilaan. Tuturan </w:t>
      </w:r>
      <w:r w:rsidR="00BD2EAA">
        <w:rPr>
          <w:sz w:val="24"/>
          <w:szCs w:val="24"/>
          <w:lang w:val="id-ID"/>
        </w:rPr>
        <w:t xml:space="preserve">yang bermakna mempersilakan </w:t>
      </w:r>
      <w:r w:rsidRPr="001E53D3">
        <w:rPr>
          <w:sz w:val="24"/>
          <w:szCs w:val="24"/>
        </w:rPr>
        <w:t>digunakan</w:t>
      </w:r>
      <w:r w:rsidR="00A94333">
        <w:rPr>
          <w:sz w:val="24"/>
          <w:szCs w:val="24"/>
        </w:rPr>
        <w:t xml:space="preserve"> </w:t>
      </w:r>
      <w:r w:rsidRPr="001E53D3">
        <w:rPr>
          <w:sz w:val="24"/>
          <w:szCs w:val="24"/>
        </w:rPr>
        <w:t xml:space="preserve">guru </w:t>
      </w:r>
      <w:r w:rsidR="00BD2EAA">
        <w:rPr>
          <w:sz w:val="24"/>
          <w:szCs w:val="24"/>
          <w:lang w:val="id-ID"/>
        </w:rPr>
        <w:t xml:space="preserve">untuk </w:t>
      </w:r>
      <w:r w:rsidRPr="001E53D3">
        <w:rPr>
          <w:sz w:val="24"/>
          <w:szCs w:val="24"/>
        </w:rPr>
        <w:t>mempersilakan siswa</w:t>
      </w:r>
      <w:r w:rsidR="00BD2EAA">
        <w:rPr>
          <w:sz w:val="24"/>
          <w:szCs w:val="24"/>
          <w:lang w:val="id-ID"/>
        </w:rPr>
        <w:t xml:space="preserve"> </w:t>
      </w:r>
      <w:r w:rsidRPr="001E53D3">
        <w:rPr>
          <w:sz w:val="24"/>
          <w:szCs w:val="24"/>
        </w:rPr>
        <w:t xml:space="preserve">untuk melakukan </w:t>
      </w:r>
      <w:r w:rsidR="00BD2EAA">
        <w:rPr>
          <w:sz w:val="24"/>
          <w:szCs w:val="24"/>
          <w:lang w:val="id-ID"/>
        </w:rPr>
        <w:t xml:space="preserve">aktivitas </w:t>
      </w:r>
      <w:r w:rsidRPr="001E53D3">
        <w:rPr>
          <w:sz w:val="24"/>
          <w:szCs w:val="24"/>
        </w:rPr>
        <w:t xml:space="preserve">yang diminta. </w:t>
      </w:r>
      <w:r w:rsidR="00BD2EAA">
        <w:rPr>
          <w:sz w:val="24"/>
          <w:szCs w:val="24"/>
          <w:lang w:val="id-ID"/>
        </w:rPr>
        <w:t>Jumlah tuturan imperatif persilaan yang ditemukan cukup banyak</w:t>
      </w:r>
      <w:r w:rsidRPr="001E53D3">
        <w:rPr>
          <w:sz w:val="24"/>
          <w:szCs w:val="24"/>
        </w:rPr>
        <w:t>, terdapat 24 tuturan</w:t>
      </w:r>
      <w:r w:rsidR="00BD2EAA">
        <w:rPr>
          <w:sz w:val="24"/>
          <w:szCs w:val="24"/>
          <w:lang w:val="id-ID"/>
        </w:rPr>
        <w:t>. Diantaranya sebagai berikut.</w:t>
      </w:r>
    </w:p>
    <w:p w14:paraId="43801E79" w14:textId="5E6D6765" w:rsidR="001E53D3" w:rsidRPr="001E53D3" w:rsidRDefault="00BD2EAA" w:rsidP="00BD2EAA">
      <w:pPr>
        <w:pStyle w:val="BodyText"/>
        <w:ind w:firstLine="0"/>
        <w:rPr>
          <w:sz w:val="24"/>
          <w:szCs w:val="24"/>
        </w:rPr>
      </w:pPr>
      <w:r>
        <w:rPr>
          <w:sz w:val="24"/>
          <w:szCs w:val="24"/>
          <w:lang w:val="id-ID"/>
        </w:rPr>
        <w:t xml:space="preserve">Korpus </w:t>
      </w:r>
      <w:r w:rsidR="001E53D3" w:rsidRPr="001E53D3">
        <w:rPr>
          <w:sz w:val="24"/>
          <w:szCs w:val="24"/>
        </w:rPr>
        <w:t xml:space="preserve">(7) : </w:t>
      </w:r>
    </w:p>
    <w:p w14:paraId="039AA13F" w14:textId="77777777" w:rsidR="001E53D3" w:rsidRPr="001E53D3" w:rsidRDefault="001E53D3" w:rsidP="003E0F4C">
      <w:pPr>
        <w:pStyle w:val="Kutipan"/>
      </w:pPr>
      <w:r w:rsidRPr="001E53D3">
        <w:t xml:space="preserve">(siswa satu persatu mengumpulkan tugas di meja guru) </w:t>
      </w:r>
    </w:p>
    <w:p w14:paraId="5E289F7D" w14:textId="76E55958" w:rsidR="001E53D3" w:rsidRPr="00AA300F" w:rsidRDefault="001E53D3" w:rsidP="003E0F4C">
      <w:pPr>
        <w:pStyle w:val="Kutipan"/>
        <w:rPr>
          <w:lang w:val="id-ID"/>
        </w:rPr>
      </w:pPr>
      <w:r w:rsidRPr="001E53D3">
        <w:t xml:space="preserve">Guru </w:t>
      </w:r>
      <w:r w:rsidR="003F4C95">
        <w:tab/>
      </w:r>
      <w:r w:rsidRPr="001E53D3">
        <w:t>: Ya sudah, waktu sudah habis, silahkan siap-siap pulang!</w:t>
      </w:r>
      <w:r w:rsidR="00A94333">
        <w:t xml:space="preserve"> </w:t>
      </w:r>
    </w:p>
    <w:p w14:paraId="629E64F9" w14:textId="77777777" w:rsidR="003F4C95" w:rsidRDefault="001E53D3" w:rsidP="003E0F4C">
      <w:pPr>
        <w:pStyle w:val="Kutipan"/>
      </w:pPr>
      <w:r w:rsidRPr="001E53D3">
        <w:t xml:space="preserve">(Ketua kelas menyiapkan kelas, memberi salam kepada guru lalu satu persatu meninggalkan kelas) </w:t>
      </w:r>
    </w:p>
    <w:p w14:paraId="577B61B0" w14:textId="6A5EC887" w:rsidR="001E53D3" w:rsidRPr="003F4C95" w:rsidRDefault="003F4C95" w:rsidP="003E0F4C">
      <w:pPr>
        <w:pStyle w:val="Kutipan"/>
        <w:rPr>
          <w:lang w:val="id-ID"/>
        </w:rPr>
      </w:pPr>
      <w:r>
        <w:rPr>
          <w:lang w:val="id-ID"/>
        </w:rPr>
        <w:t xml:space="preserve"> </w:t>
      </w:r>
    </w:p>
    <w:p w14:paraId="17B31B98" w14:textId="156B7D5D" w:rsidR="001E53D3" w:rsidRPr="003F4C95" w:rsidRDefault="001E53D3" w:rsidP="001E53D3">
      <w:pPr>
        <w:pStyle w:val="BodyText"/>
        <w:ind w:firstLine="709"/>
        <w:rPr>
          <w:sz w:val="24"/>
          <w:szCs w:val="24"/>
          <w:lang w:val="id-ID"/>
        </w:rPr>
      </w:pPr>
      <w:r w:rsidRPr="001E53D3">
        <w:rPr>
          <w:sz w:val="24"/>
          <w:szCs w:val="24"/>
        </w:rPr>
        <w:t>Peristiwa tutur tersebut terjadi pada saat kegiatan pembelajaran hampir selesai. Siswa yang telah selesai mengerjakan latihan mengumpulkan latihannya. Dan siswa dipersilahkan untuk siap-siap pulang.</w:t>
      </w:r>
      <w:r w:rsidR="00A94333">
        <w:rPr>
          <w:sz w:val="24"/>
          <w:szCs w:val="24"/>
        </w:rPr>
        <w:t xml:space="preserve"> </w:t>
      </w:r>
      <w:r w:rsidRPr="001E53D3">
        <w:rPr>
          <w:sz w:val="24"/>
          <w:szCs w:val="24"/>
        </w:rPr>
        <w:t xml:space="preserve">Pada </w:t>
      </w:r>
      <w:r w:rsidR="003F4C95">
        <w:rPr>
          <w:sz w:val="24"/>
          <w:szCs w:val="24"/>
          <w:lang w:val="id-ID"/>
        </w:rPr>
        <w:t>Korpus</w:t>
      </w:r>
      <w:r w:rsidR="00A94333">
        <w:rPr>
          <w:sz w:val="24"/>
          <w:szCs w:val="24"/>
          <w:lang w:val="id-ID"/>
        </w:rPr>
        <w:t xml:space="preserve"> </w:t>
      </w:r>
      <w:r w:rsidR="003F4C95">
        <w:rPr>
          <w:sz w:val="24"/>
          <w:szCs w:val="24"/>
          <w:lang w:val="id-ID"/>
        </w:rPr>
        <w:t>(7) terdapat</w:t>
      </w:r>
      <w:r w:rsidRPr="001E53D3">
        <w:rPr>
          <w:sz w:val="24"/>
          <w:szCs w:val="24"/>
        </w:rPr>
        <w:t xml:space="preserve"> salah satu bentuk tuturan yang mengandung makna pragmatik imperatif persilaan. </w:t>
      </w:r>
      <w:r w:rsidR="003F4C95">
        <w:rPr>
          <w:sz w:val="24"/>
          <w:szCs w:val="24"/>
          <w:lang w:val="id-ID"/>
        </w:rPr>
        <w:t xml:space="preserve">Penanda </w:t>
      </w:r>
      <w:r w:rsidRPr="001E53D3">
        <w:rPr>
          <w:sz w:val="24"/>
          <w:szCs w:val="24"/>
        </w:rPr>
        <w:t xml:space="preserve">linguistik tuturan yang mengandung makna pragmatik imperatif </w:t>
      </w:r>
      <w:r w:rsidR="003F4C95">
        <w:rPr>
          <w:sz w:val="24"/>
          <w:szCs w:val="24"/>
          <w:lang w:val="id-ID"/>
        </w:rPr>
        <w:t xml:space="preserve">persilaan </w:t>
      </w:r>
      <w:r w:rsidRPr="001E53D3">
        <w:rPr>
          <w:sz w:val="24"/>
          <w:szCs w:val="24"/>
        </w:rPr>
        <w:t xml:space="preserve">adalah </w:t>
      </w:r>
      <w:r w:rsidR="003F4C95">
        <w:rPr>
          <w:sz w:val="24"/>
          <w:szCs w:val="24"/>
          <w:lang w:val="id-ID"/>
        </w:rPr>
        <w:t>kata “</w:t>
      </w:r>
      <w:r w:rsidRPr="001E53D3">
        <w:rPr>
          <w:sz w:val="24"/>
          <w:szCs w:val="24"/>
        </w:rPr>
        <w:t>silahkan</w:t>
      </w:r>
      <w:r w:rsidR="003F4C95">
        <w:rPr>
          <w:sz w:val="24"/>
          <w:szCs w:val="24"/>
          <w:lang w:val="id-ID"/>
        </w:rPr>
        <w:t>”</w:t>
      </w:r>
      <w:r w:rsidRPr="001E53D3">
        <w:rPr>
          <w:sz w:val="24"/>
          <w:szCs w:val="24"/>
        </w:rPr>
        <w:t>.</w:t>
      </w:r>
      <w:r w:rsidR="00A94333">
        <w:rPr>
          <w:sz w:val="24"/>
          <w:szCs w:val="24"/>
        </w:rPr>
        <w:t xml:space="preserve"> </w:t>
      </w:r>
    </w:p>
    <w:p w14:paraId="5AD0B37F" w14:textId="57DAD58E" w:rsidR="0001072E" w:rsidRDefault="0001072E" w:rsidP="0001072E">
      <w:pPr>
        <w:pStyle w:val="BodyText"/>
        <w:ind w:firstLine="709"/>
        <w:rPr>
          <w:sz w:val="24"/>
          <w:szCs w:val="24"/>
          <w:lang w:val="id-ID"/>
        </w:rPr>
      </w:pPr>
      <w:r>
        <w:rPr>
          <w:sz w:val="24"/>
          <w:szCs w:val="24"/>
          <w:lang w:val="id-ID"/>
        </w:rPr>
        <w:t xml:space="preserve"> T</w:t>
      </w:r>
      <w:r w:rsidR="001E53D3" w:rsidRPr="001E53D3">
        <w:rPr>
          <w:sz w:val="24"/>
          <w:szCs w:val="24"/>
        </w:rPr>
        <w:t>uturan yang mengandung makna pragmatik imperatif ajakan</w:t>
      </w:r>
      <w:r>
        <w:rPr>
          <w:sz w:val="24"/>
          <w:szCs w:val="24"/>
          <w:lang w:val="id-ID"/>
        </w:rPr>
        <w:t>, juga ditemukan dalam pengumpulan data</w:t>
      </w:r>
      <w:r w:rsidR="001E53D3" w:rsidRPr="001E53D3">
        <w:rPr>
          <w:sz w:val="24"/>
          <w:szCs w:val="24"/>
        </w:rPr>
        <w:t xml:space="preserve">. Tuturan tersebut biasanya digunakan ketika seorang guru mengajak siswanya untuk melakukan sesuatu. </w:t>
      </w:r>
      <w:r>
        <w:rPr>
          <w:sz w:val="24"/>
          <w:szCs w:val="24"/>
          <w:lang w:val="id-ID"/>
        </w:rPr>
        <w:t>T</w:t>
      </w:r>
      <w:r w:rsidR="001E53D3" w:rsidRPr="001E53D3">
        <w:rPr>
          <w:sz w:val="24"/>
          <w:szCs w:val="24"/>
        </w:rPr>
        <w:t xml:space="preserve">erdapat 7 tuturan yang </w:t>
      </w:r>
      <w:r>
        <w:rPr>
          <w:sz w:val="24"/>
          <w:szCs w:val="24"/>
          <w:lang w:val="id-ID"/>
        </w:rPr>
        <w:t>ditemukan dalam proses pengumpulan data yang</w:t>
      </w:r>
      <w:r w:rsidR="00A94333">
        <w:rPr>
          <w:sz w:val="24"/>
          <w:szCs w:val="24"/>
          <w:lang w:val="id-ID"/>
        </w:rPr>
        <w:t xml:space="preserve"> </w:t>
      </w:r>
      <w:r w:rsidR="001E53D3" w:rsidRPr="001E53D3">
        <w:rPr>
          <w:sz w:val="24"/>
          <w:szCs w:val="24"/>
        </w:rPr>
        <w:t xml:space="preserve">mengandung makna pragmatik imperatif ajakan. </w:t>
      </w:r>
      <w:r>
        <w:rPr>
          <w:sz w:val="24"/>
          <w:szCs w:val="24"/>
          <w:lang w:val="id-ID"/>
        </w:rPr>
        <w:t xml:space="preserve">Misalnya contoh berikut </w:t>
      </w:r>
      <w:r w:rsidR="001E53D3" w:rsidRPr="001E53D3">
        <w:rPr>
          <w:sz w:val="24"/>
          <w:szCs w:val="24"/>
        </w:rPr>
        <w:t>ini</w:t>
      </w:r>
      <w:r>
        <w:rPr>
          <w:sz w:val="24"/>
          <w:szCs w:val="24"/>
          <w:lang w:val="id-ID"/>
        </w:rPr>
        <w:t>.</w:t>
      </w:r>
    </w:p>
    <w:p w14:paraId="38960DBD" w14:textId="2D04DDEA" w:rsidR="001E53D3" w:rsidRPr="00601C0E" w:rsidRDefault="0001072E" w:rsidP="00601C0E">
      <w:pPr>
        <w:jc w:val="left"/>
        <w:rPr>
          <w:sz w:val="24"/>
          <w:szCs w:val="24"/>
          <w:lang w:val="id-ID"/>
        </w:rPr>
      </w:pPr>
      <w:r w:rsidRPr="00601C0E">
        <w:rPr>
          <w:sz w:val="24"/>
          <w:szCs w:val="24"/>
          <w:lang w:val="id-ID"/>
        </w:rPr>
        <w:t xml:space="preserve">Korpus </w:t>
      </w:r>
      <w:r w:rsidR="001E53D3" w:rsidRPr="00601C0E">
        <w:rPr>
          <w:sz w:val="24"/>
          <w:szCs w:val="24"/>
        </w:rPr>
        <w:t xml:space="preserve">(8): </w:t>
      </w:r>
    </w:p>
    <w:p w14:paraId="3A716C1E" w14:textId="41287484" w:rsidR="001E53D3" w:rsidRPr="001E53D3" w:rsidRDefault="001E53D3" w:rsidP="003E0F4C">
      <w:pPr>
        <w:pStyle w:val="Kutipan"/>
      </w:pPr>
      <w:r w:rsidRPr="001E53D3">
        <w:t xml:space="preserve">Guru </w:t>
      </w:r>
      <w:r w:rsidRPr="001E53D3">
        <w:tab/>
        <w:t>: Oke… karena pelajaran baru, jadi belum tahu ciri pantun itu bagaimana ?... Mari…perhatikan di depan kita pelajari tentang sastra lama…</w:t>
      </w:r>
      <w:r w:rsidR="0001072E">
        <w:rPr>
          <w:lang w:val="id-ID"/>
        </w:rPr>
        <w:t xml:space="preserve"> </w:t>
      </w:r>
      <w:r w:rsidRPr="001E53D3">
        <w:t xml:space="preserve">(Guru menulis di papan tulis.) </w:t>
      </w:r>
    </w:p>
    <w:p w14:paraId="60B9E933" w14:textId="7C606F44" w:rsidR="0001072E" w:rsidRPr="0001072E" w:rsidRDefault="001E53D3" w:rsidP="003E0F4C">
      <w:pPr>
        <w:pStyle w:val="Kutipan"/>
        <w:rPr>
          <w:lang w:val="id-ID"/>
        </w:rPr>
      </w:pPr>
      <w:r w:rsidRPr="001E53D3">
        <w:t xml:space="preserve">Guru </w:t>
      </w:r>
      <w:r w:rsidR="0001072E">
        <w:tab/>
      </w:r>
      <w:r w:rsidRPr="001E53D3">
        <w:t>: Sastra lama termasuk salah satunya adalah?... Yang kita sebut tadi, apa nak ?</w:t>
      </w:r>
      <w:r w:rsidR="0001072E">
        <w:rPr>
          <w:lang w:val="id-ID"/>
        </w:rPr>
        <w:t xml:space="preserve"> </w:t>
      </w:r>
    </w:p>
    <w:p w14:paraId="2C4D7E30" w14:textId="079C4F0C" w:rsidR="001E53D3" w:rsidRPr="001E53D3" w:rsidRDefault="001E53D3" w:rsidP="003E0F4C">
      <w:pPr>
        <w:pStyle w:val="Kutipan"/>
      </w:pPr>
      <w:r w:rsidRPr="001E53D3">
        <w:t>Siswa</w:t>
      </w:r>
      <w:r w:rsidR="000E25A8">
        <w:t xml:space="preserve"> </w:t>
      </w:r>
      <w:r w:rsidR="0001072E">
        <w:tab/>
      </w:r>
      <w:r w:rsidRPr="001E53D3">
        <w:t xml:space="preserve">: Pantun. </w:t>
      </w:r>
    </w:p>
    <w:p w14:paraId="33EEAF43" w14:textId="60AB382A" w:rsidR="001E53D3" w:rsidRPr="0001072E" w:rsidRDefault="0001072E" w:rsidP="0071766E">
      <w:pPr>
        <w:pStyle w:val="BodyText"/>
        <w:spacing w:line="240" w:lineRule="auto"/>
        <w:ind w:firstLine="709"/>
        <w:rPr>
          <w:sz w:val="24"/>
          <w:szCs w:val="24"/>
          <w:lang w:val="id-ID"/>
        </w:rPr>
      </w:pPr>
      <w:r>
        <w:rPr>
          <w:sz w:val="24"/>
          <w:szCs w:val="24"/>
          <w:lang w:val="id-ID"/>
        </w:rPr>
        <w:t xml:space="preserve"> </w:t>
      </w:r>
    </w:p>
    <w:p w14:paraId="4FA2C923" w14:textId="0970D1B0" w:rsidR="001E53D3" w:rsidRDefault="001E53D3" w:rsidP="001E53D3">
      <w:pPr>
        <w:pStyle w:val="BodyText"/>
        <w:ind w:firstLine="709"/>
        <w:rPr>
          <w:sz w:val="24"/>
          <w:szCs w:val="24"/>
          <w:lang w:val="id-ID"/>
        </w:rPr>
      </w:pPr>
      <w:r w:rsidRPr="001E53D3">
        <w:rPr>
          <w:sz w:val="24"/>
          <w:szCs w:val="24"/>
        </w:rPr>
        <w:t xml:space="preserve">Peristiwa tutur tersebut terjadi pada saat pembelajaran bahasa Indonesia. Guru mengajak siswa untuk memperhatikan apa yang apan diterangkan guru di papan tulis mengenai sastra lama. Pada </w:t>
      </w:r>
      <w:r w:rsidR="009310A1">
        <w:rPr>
          <w:sz w:val="24"/>
          <w:szCs w:val="24"/>
          <w:lang w:val="id-ID"/>
        </w:rPr>
        <w:t>Korpus (8) terdapat</w:t>
      </w:r>
      <w:r w:rsidR="00A94333">
        <w:rPr>
          <w:sz w:val="24"/>
          <w:szCs w:val="24"/>
          <w:lang w:val="id-ID"/>
        </w:rPr>
        <w:t xml:space="preserve"> </w:t>
      </w:r>
      <w:r w:rsidRPr="001E53D3">
        <w:rPr>
          <w:sz w:val="24"/>
          <w:szCs w:val="24"/>
        </w:rPr>
        <w:t>satu bentuk tuturan yang mengandung makna pragmatik imperatif ajakan</w:t>
      </w:r>
      <w:r w:rsidR="009310A1">
        <w:rPr>
          <w:sz w:val="24"/>
          <w:szCs w:val="24"/>
          <w:lang w:val="id-ID"/>
        </w:rPr>
        <w:t>,</w:t>
      </w:r>
      <w:r w:rsidR="00A94333">
        <w:rPr>
          <w:sz w:val="24"/>
          <w:szCs w:val="24"/>
          <w:lang w:val="id-ID"/>
        </w:rPr>
        <w:t xml:space="preserve"> </w:t>
      </w:r>
      <w:r w:rsidRPr="001E53D3">
        <w:rPr>
          <w:sz w:val="24"/>
          <w:szCs w:val="24"/>
        </w:rPr>
        <w:t>guru mengajak siswanya untuk memperhatikan papan tulis</w:t>
      </w:r>
      <w:r w:rsidR="009310A1">
        <w:rPr>
          <w:sz w:val="24"/>
          <w:szCs w:val="24"/>
          <w:lang w:val="id-ID"/>
        </w:rPr>
        <w:t xml:space="preserve">. Penanda </w:t>
      </w:r>
      <w:r w:rsidRPr="001E53D3">
        <w:rPr>
          <w:sz w:val="24"/>
          <w:szCs w:val="24"/>
        </w:rPr>
        <w:t>linguistik</w:t>
      </w:r>
      <w:r w:rsidR="00A94333">
        <w:rPr>
          <w:sz w:val="24"/>
          <w:szCs w:val="24"/>
        </w:rPr>
        <w:t xml:space="preserve"> </w:t>
      </w:r>
      <w:r w:rsidRPr="001E53D3">
        <w:rPr>
          <w:sz w:val="24"/>
          <w:szCs w:val="24"/>
        </w:rPr>
        <w:t xml:space="preserve">yang mengandung makna pragmatik imperatif ajakan adalah </w:t>
      </w:r>
      <w:r w:rsidR="009310A1">
        <w:rPr>
          <w:sz w:val="24"/>
          <w:szCs w:val="24"/>
          <w:lang w:val="id-ID"/>
        </w:rPr>
        <w:t>“</w:t>
      </w:r>
      <w:r w:rsidRPr="001E53D3">
        <w:rPr>
          <w:sz w:val="24"/>
          <w:szCs w:val="24"/>
        </w:rPr>
        <w:t>mari</w:t>
      </w:r>
      <w:r w:rsidR="009310A1">
        <w:rPr>
          <w:sz w:val="24"/>
          <w:szCs w:val="24"/>
          <w:lang w:val="id-ID"/>
        </w:rPr>
        <w:t>”</w:t>
      </w:r>
      <w:r w:rsidRPr="001E53D3">
        <w:rPr>
          <w:sz w:val="24"/>
          <w:szCs w:val="24"/>
        </w:rPr>
        <w:t>.</w:t>
      </w:r>
      <w:r w:rsidR="00A94333">
        <w:rPr>
          <w:sz w:val="24"/>
          <w:szCs w:val="24"/>
        </w:rPr>
        <w:t xml:space="preserve"> </w:t>
      </w:r>
    </w:p>
    <w:p w14:paraId="698732A3" w14:textId="66300921" w:rsidR="0071766E" w:rsidRDefault="0071766E" w:rsidP="001E53D3">
      <w:pPr>
        <w:pStyle w:val="BodyText"/>
        <w:ind w:firstLine="709"/>
        <w:rPr>
          <w:sz w:val="24"/>
          <w:szCs w:val="24"/>
          <w:lang w:val="id-ID"/>
        </w:rPr>
      </w:pPr>
      <w:r>
        <w:rPr>
          <w:sz w:val="24"/>
          <w:szCs w:val="24"/>
          <w:lang w:val="id-ID"/>
        </w:rPr>
        <w:t xml:space="preserve"> G</w:t>
      </w:r>
      <w:r w:rsidR="001E53D3" w:rsidRPr="001E53D3">
        <w:rPr>
          <w:sz w:val="24"/>
          <w:szCs w:val="24"/>
        </w:rPr>
        <w:t xml:space="preserve">uru juga </w:t>
      </w:r>
      <w:r>
        <w:rPr>
          <w:sz w:val="24"/>
          <w:szCs w:val="24"/>
          <w:lang w:val="id-ID"/>
        </w:rPr>
        <w:t xml:space="preserve">mengujarkan </w:t>
      </w:r>
      <w:r w:rsidR="001E53D3" w:rsidRPr="001E53D3">
        <w:rPr>
          <w:sz w:val="24"/>
          <w:szCs w:val="24"/>
        </w:rPr>
        <w:t xml:space="preserve">tuturan yang mengandung makna pragmatik imperatif permintaan izin. </w:t>
      </w:r>
      <w:r>
        <w:rPr>
          <w:sz w:val="24"/>
          <w:szCs w:val="24"/>
          <w:lang w:val="id-ID"/>
        </w:rPr>
        <w:t>Ditemukan satu bentuk</w:t>
      </w:r>
      <w:r w:rsidR="001E53D3" w:rsidRPr="001E53D3">
        <w:rPr>
          <w:sz w:val="24"/>
          <w:szCs w:val="24"/>
        </w:rPr>
        <w:t xml:space="preserve"> tuturan</w:t>
      </w:r>
      <w:r w:rsidR="00A94333">
        <w:rPr>
          <w:sz w:val="24"/>
          <w:szCs w:val="24"/>
        </w:rPr>
        <w:t xml:space="preserve"> </w:t>
      </w:r>
      <w:r w:rsidR="001E53D3" w:rsidRPr="001E53D3">
        <w:rPr>
          <w:sz w:val="24"/>
          <w:szCs w:val="24"/>
        </w:rPr>
        <w:t>imperatif permintaan izin</w:t>
      </w:r>
      <w:r>
        <w:rPr>
          <w:sz w:val="24"/>
          <w:szCs w:val="24"/>
          <w:lang w:val="id-ID"/>
        </w:rPr>
        <w:t>, dalam pengumpulan data</w:t>
      </w:r>
      <w:r w:rsidR="001E53D3" w:rsidRPr="001E53D3">
        <w:rPr>
          <w:sz w:val="24"/>
          <w:szCs w:val="24"/>
        </w:rPr>
        <w:t xml:space="preserve">. </w:t>
      </w:r>
      <w:r>
        <w:rPr>
          <w:sz w:val="24"/>
          <w:szCs w:val="24"/>
          <w:lang w:val="id-ID"/>
        </w:rPr>
        <w:t>Berikut adalah data penelitian berbentuk imperatif permintaan izin.</w:t>
      </w:r>
    </w:p>
    <w:p w14:paraId="4F45620E" w14:textId="52D88315" w:rsidR="001E53D3" w:rsidRPr="001E53D3" w:rsidRDefault="0071766E" w:rsidP="0071766E">
      <w:pPr>
        <w:pStyle w:val="BodyText"/>
        <w:ind w:firstLine="0"/>
        <w:rPr>
          <w:sz w:val="24"/>
          <w:szCs w:val="24"/>
        </w:rPr>
      </w:pPr>
      <w:r>
        <w:rPr>
          <w:sz w:val="24"/>
          <w:szCs w:val="24"/>
          <w:lang w:val="id-ID"/>
        </w:rPr>
        <w:t>Korpus</w:t>
      </w:r>
      <w:r w:rsidR="001E53D3" w:rsidRPr="001E53D3">
        <w:rPr>
          <w:sz w:val="24"/>
          <w:szCs w:val="24"/>
        </w:rPr>
        <w:t xml:space="preserve"> (9) : </w:t>
      </w:r>
    </w:p>
    <w:p w14:paraId="3DBFC1DD" w14:textId="1DAA09C1" w:rsidR="001E53D3" w:rsidRPr="0071766E" w:rsidRDefault="001E53D3" w:rsidP="003E0F4C">
      <w:pPr>
        <w:pStyle w:val="Kutipan"/>
        <w:rPr>
          <w:lang w:val="id-ID"/>
        </w:rPr>
      </w:pPr>
      <w:r w:rsidRPr="001E53D3">
        <w:lastRenderedPageBreak/>
        <w:t xml:space="preserve">Guru </w:t>
      </w:r>
      <w:r w:rsidRPr="001E53D3">
        <w:tab/>
        <w:t>: Oo...ada sungai…sungai gangga…sekarang coba siapa yang mau bercerita tentang negara Jepang!...</w:t>
      </w:r>
      <w:r w:rsidR="00A94333">
        <w:t xml:space="preserve"> </w:t>
      </w:r>
      <w:r w:rsidRPr="001E53D3">
        <w:t>ayo siapa yang mau…ayo…...satu..dua..(siswa menunjuk tangan) ayo siapa lagi..ada Bangkit..ada Tari…ayo siapa lagi ?...</w:t>
      </w:r>
      <w:r w:rsidR="00A94333">
        <w:t xml:space="preserve"> </w:t>
      </w:r>
      <w:r w:rsidRPr="001E53D3">
        <w:t xml:space="preserve">sekarang coba kita perkenankan </w:t>
      </w:r>
      <w:r w:rsidR="00E64200">
        <w:rPr>
          <w:lang w:val="id-ID"/>
        </w:rPr>
        <w:t>T</w:t>
      </w:r>
      <w:r w:rsidRPr="001E53D3">
        <w:t>ari teman kita bercerita…</w:t>
      </w:r>
      <w:r w:rsidR="0071766E">
        <w:rPr>
          <w:lang w:val="id-ID"/>
        </w:rPr>
        <w:t xml:space="preserve"> </w:t>
      </w:r>
      <w:r w:rsidRPr="001E53D3">
        <w:t>kasih tepuk tangan dulu!..</w:t>
      </w:r>
      <w:r w:rsidR="00A94333">
        <w:t xml:space="preserve"> </w:t>
      </w:r>
    </w:p>
    <w:p w14:paraId="007D0C83" w14:textId="77777777" w:rsidR="001E53D3" w:rsidRPr="001E53D3" w:rsidRDefault="001E53D3" w:rsidP="003E0F4C">
      <w:pPr>
        <w:pStyle w:val="Kutipan"/>
      </w:pPr>
      <w:r w:rsidRPr="001E53D3">
        <w:t xml:space="preserve">(Siswa tepuk tangan dan Tari maju ke depan untuk bercerita tentang negara Jepang) </w:t>
      </w:r>
    </w:p>
    <w:p w14:paraId="723626DC" w14:textId="77777777" w:rsidR="0071766E" w:rsidRDefault="001E53D3" w:rsidP="003E0F4C">
      <w:pPr>
        <w:pStyle w:val="Kutipan"/>
      </w:pPr>
      <w:r w:rsidRPr="001E53D3">
        <w:t xml:space="preserve">Guru </w:t>
      </w:r>
      <w:r w:rsidRPr="001E53D3">
        <w:tab/>
        <w:t xml:space="preserve">: Sudah Tari…kasih tepuk tangan !... </w:t>
      </w:r>
    </w:p>
    <w:p w14:paraId="5855AD2B" w14:textId="4EA225E3" w:rsidR="001E53D3" w:rsidRPr="0071766E" w:rsidRDefault="0071766E" w:rsidP="003E0F4C">
      <w:pPr>
        <w:pStyle w:val="Kutipan"/>
        <w:rPr>
          <w:lang w:val="id-ID"/>
        </w:rPr>
      </w:pPr>
      <w:r>
        <w:rPr>
          <w:lang w:val="id-ID"/>
        </w:rPr>
        <w:t xml:space="preserve"> </w:t>
      </w:r>
    </w:p>
    <w:p w14:paraId="5B14A930" w14:textId="02DBD811" w:rsidR="00E64200" w:rsidRDefault="001E53D3" w:rsidP="00AA300F">
      <w:pPr>
        <w:pStyle w:val="BodyText"/>
        <w:ind w:firstLine="709"/>
        <w:rPr>
          <w:sz w:val="24"/>
          <w:szCs w:val="24"/>
        </w:rPr>
      </w:pPr>
      <w:r w:rsidRPr="001E53D3">
        <w:rPr>
          <w:sz w:val="24"/>
          <w:szCs w:val="24"/>
        </w:rPr>
        <w:t>Peristiwa tutur tersebut terjadi pada saat pembelajaran IPS. Guru meminta izin kepada para siswa supaya memperkenankan salah satu siswa yang akan bercerita tentang negara Jepang.</w:t>
      </w:r>
      <w:r w:rsidR="00A94333">
        <w:rPr>
          <w:sz w:val="24"/>
          <w:szCs w:val="24"/>
        </w:rPr>
        <w:t xml:space="preserve"> </w:t>
      </w:r>
      <w:r w:rsidR="0071766E">
        <w:rPr>
          <w:sz w:val="24"/>
          <w:szCs w:val="24"/>
          <w:lang w:val="id-ID"/>
        </w:rPr>
        <w:t xml:space="preserve">Korpus (9) memperlihatkan </w:t>
      </w:r>
      <w:r w:rsidRPr="001E53D3">
        <w:rPr>
          <w:sz w:val="24"/>
          <w:szCs w:val="24"/>
        </w:rPr>
        <w:t xml:space="preserve">tuturan yang mengandung makna pragmatik imperatif permintaan izin. </w:t>
      </w:r>
      <w:r w:rsidR="0071766E">
        <w:rPr>
          <w:sz w:val="24"/>
          <w:szCs w:val="24"/>
          <w:lang w:val="id-ID"/>
        </w:rPr>
        <w:t>G</w:t>
      </w:r>
      <w:r w:rsidRPr="001E53D3">
        <w:rPr>
          <w:sz w:val="24"/>
          <w:szCs w:val="24"/>
        </w:rPr>
        <w:t>uru meminta</w:t>
      </w:r>
      <w:r w:rsidR="00A94333">
        <w:rPr>
          <w:sz w:val="24"/>
          <w:szCs w:val="24"/>
        </w:rPr>
        <w:t xml:space="preserve"> </w:t>
      </w:r>
      <w:r w:rsidRPr="001E53D3">
        <w:rPr>
          <w:sz w:val="24"/>
          <w:szCs w:val="24"/>
        </w:rPr>
        <w:t>siswa</w:t>
      </w:r>
      <w:r w:rsidR="00A94333">
        <w:rPr>
          <w:sz w:val="24"/>
          <w:szCs w:val="24"/>
          <w:lang w:val="id-ID"/>
        </w:rPr>
        <w:t xml:space="preserve"> </w:t>
      </w:r>
      <w:r w:rsidRPr="001E53D3">
        <w:rPr>
          <w:sz w:val="24"/>
          <w:szCs w:val="24"/>
        </w:rPr>
        <w:t xml:space="preserve">memperkenankan teman mereka untuk menceritakan tentang negara Jepang. </w:t>
      </w:r>
      <w:r w:rsidR="00E64200">
        <w:rPr>
          <w:sz w:val="24"/>
          <w:szCs w:val="24"/>
          <w:lang w:val="id-ID"/>
        </w:rPr>
        <w:t xml:space="preserve">Penanda </w:t>
      </w:r>
      <w:r w:rsidRPr="001E53D3">
        <w:rPr>
          <w:sz w:val="24"/>
          <w:szCs w:val="24"/>
        </w:rPr>
        <w:t xml:space="preserve">linguistik tuturan yang mengandung makna pragmatik imperatif </w:t>
      </w:r>
      <w:r w:rsidR="00E64200">
        <w:rPr>
          <w:sz w:val="24"/>
          <w:szCs w:val="24"/>
          <w:lang w:val="id-ID"/>
        </w:rPr>
        <w:t>yang digunakan adalah “</w:t>
      </w:r>
      <w:r w:rsidRPr="001E53D3">
        <w:rPr>
          <w:sz w:val="24"/>
          <w:szCs w:val="24"/>
        </w:rPr>
        <w:t>perkenankan</w:t>
      </w:r>
      <w:r w:rsidR="00E64200">
        <w:rPr>
          <w:sz w:val="24"/>
          <w:szCs w:val="24"/>
          <w:lang w:val="id-ID"/>
        </w:rPr>
        <w:t>”</w:t>
      </w:r>
      <w:r w:rsidRPr="001E53D3">
        <w:rPr>
          <w:sz w:val="24"/>
          <w:szCs w:val="24"/>
        </w:rPr>
        <w:t>.</w:t>
      </w:r>
      <w:r w:rsidR="00A94333">
        <w:rPr>
          <w:sz w:val="24"/>
          <w:szCs w:val="24"/>
        </w:rPr>
        <w:t xml:space="preserve"> </w:t>
      </w:r>
      <w:r w:rsidR="00E64200">
        <w:rPr>
          <w:sz w:val="24"/>
          <w:szCs w:val="24"/>
          <w:lang w:val="id-ID"/>
        </w:rPr>
        <w:t>G</w:t>
      </w:r>
      <w:r w:rsidRPr="001E53D3">
        <w:rPr>
          <w:sz w:val="24"/>
          <w:szCs w:val="24"/>
        </w:rPr>
        <w:t>uru melakukan tindak ujar agar mitra tuturnya (siswa)</w:t>
      </w:r>
      <w:r w:rsidR="00A94333">
        <w:rPr>
          <w:sz w:val="24"/>
          <w:szCs w:val="24"/>
        </w:rPr>
        <w:t xml:space="preserve"> </w:t>
      </w:r>
      <w:r w:rsidRPr="001E53D3">
        <w:rPr>
          <w:sz w:val="24"/>
          <w:szCs w:val="24"/>
        </w:rPr>
        <w:t xml:space="preserve">memperkenankan salah satu teman mereka </w:t>
      </w:r>
      <w:r w:rsidR="00E64200">
        <w:rPr>
          <w:sz w:val="24"/>
          <w:szCs w:val="24"/>
          <w:lang w:val="id-ID"/>
        </w:rPr>
        <w:t>melakukan tingkah laku seperti yang diharapkan</w:t>
      </w:r>
      <w:r w:rsidRPr="001E53D3">
        <w:rPr>
          <w:sz w:val="24"/>
          <w:szCs w:val="24"/>
        </w:rPr>
        <w:t>.</w:t>
      </w:r>
    </w:p>
    <w:p w14:paraId="0F15F8BF" w14:textId="5C3591E8" w:rsidR="000127DE" w:rsidRDefault="001E53D3" w:rsidP="001E53D3">
      <w:pPr>
        <w:pStyle w:val="BodyText"/>
        <w:ind w:firstLine="709"/>
        <w:rPr>
          <w:sz w:val="24"/>
          <w:szCs w:val="24"/>
        </w:rPr>
      </w:pPr>
      <w:r w:rsidRPr="001E53D3">
        <w:rPr>
          <w:sz w:val="24"/>
          <w:szCs w:val="24"/>
        </w:rPr>
        <w:t xml:space="preserve"> Pada proses kegiatan belajar mengajar, guru juga menggunakan tuturan yang mengandung makna pragmatik imperatif mengizinkan. Tuturan tersebut</w:t>
      </w:r>
      <w:r w:rsidR="00A94333">
        <w:rPr>
          <w:sz w:val="24"/>
          <w:szCs w:val="24"/>
        </w:rPr>
        <w:t xml:space="preserve"> </w:t>
      </w:r>
      <w:r w:rsidRPr="001E53D3">
        <w:rPr>
          <w:sz w:val="24"/>
          <w:szCs w:val="24"/>
        </w:rPr>
        <w:t>digunakan ketika</w:t>
      </w:r>
      <w:r w:rsidR="00A94333">
        <w:rPr>
          <w:sz w:val="24"/>
          <w:szCs w:val="24"/>
        </w:rPr>
        <w:t xml:space="preserve"> </w:t>
      </w:r>
      <w:r w:rsidRPr="001E53D3">
        <w:rPr>
          <w:sz w:val="24"/>
          <w:szCs w:val="24"/>
        </w:rPr>
        <w:t>mengizinkan siswa</w:t>
      </w:r>
      <w:r w:rsidR="00A94333">
        <w:rPr>
          <w:sz w:val="24"/>
          <w:szCs w:val="24"/>
          <w:lang w:val="id-ID"/>
        </w:rPr>
        <w:t xml:space="preserve"> </w:t>
      </w:r>
      <w:r w:rsidRPr="001E53D3">
        <w:rPr>
          <w:sz w:val="24"/>
          <w:szCs w:val="24"/>
        </w:rPr>
        <w:t xml:space="preserve">melakukan </w:t>
      </w:r>
      <w:r w:rsidR="000127DE">
        <w:rPr>
          <w:sz w:val="24"/>
          <w:szCs w:val="24"/>
          <w:lang w:val="id-ID"/>
        </w:rPr>
        <w:t xml:space="preserve">aktivitas </w:t>
      </w:r>
      <w:r w:rsidRPr="001E53D3">
        <w:rPr>
          <w:sz w:val="24"/>
          <w:szCs w:val="24"/>
        </w:rPr>
        <w:t>yang diminta</w:t>
      </w:r>
      <w:r w:rsidR="00A94333">
        <w:rPr>
          <w:sz w:val="24"/>
          <w:szCs w:val="24"/>
        </w:rPr>
        <w:t xml:space="preserve"> </w:t>
      </w:r>
      <w:r w:rsidRPr="001E53D3">
        <w:rPr>
          <w:sz w:val="24"/>
          <w:szCs w:val="24"/>
        </w:rPr>
        <w:t xml:space="preserve">guru. Pada </w:t>
      </w:r>
      <w:r w:rsidR="000127DE">
        <w:rPr>
          <w:sz w:val="24"/>
          <w:szCs w:val="24"/>
          <w:lang w:val="id-ID"/>
        </w:rPr>
        <w:t xml:space="preserve">pengumpulan </w:t>
      </w:r>
      <w:r w:rsidRPr="001E53D3">
        <w:rPr>
          <w:sz w:val="24"/>
          <w:szCs w:val="24"/>
        </w:rPr>
        <w:t xml:space="preserve">penelitian </w:t>
      </w:r>
      <w:r w:rsidR="000127DE">
        <w:rPr>
          <w:sz w:val="24"/>
          <w:szCs w:val="24"/>
          <w:lang w:val="id-ID"/>
        </w:rPr>
        <w:t xml:space="preserve">ini didapati </w:t>
      </w:r>
      <w:r w:rsidRPr="001E53D3">
        <w:rPr>
          <w:sz w:val="24"/>
          <w:szCs w:val="24"/>
        </w:rPr>
        <w:t xml:space="preserve">2 tuturan yang mengandung makna pragmatik imperatif mengizinkan. </w:t>
      </w:r>
    </w:p>
    <w:p w14:paraId="5A143C38" w14:textId="07874F9F" w:rsidR="001E53D3" w:rsidRPr="001E53D3" w:rsidRDefault="000127DE" w:rsidP="000127DE">
      <w:pPr>
        <w:pStyle w:val="BodyText"/>
        <w:ind w:firstLine="0"/>
        <w:rPr>
          <w:sz w:val="24"/>
          <w:szCs w:val="24"/>
        </w:rPr>
      </w:pPr>
      <w:r>
        <w:rPr>
          <w:sz w:val="24"/>
          <w:szCs w:val="24"/>
          <w:lang w:val="id-ID"/>
        </w:rPr>
        <w:t xml:space="preserve">Korpus </w:t>
      </w:r>
      <w:r w:rsidR="001E53D3" w:rsidRPr="001E53D3">
        <w:rPr>
          <w:sz w:val="24"/>
          <w:szCs w:val="24"/>
        </w:rPr>
        <w:t xml:space="preserve">(10) : </w:t>
      </w:r>
    </w:p>
    <w:p w14:paraId="55571FB0" w14:textId="12DD3135" w:rsidR="001E53D3" w:rsidRPr="001E53D3" w:rsidRDefault="001E53D3" w:rsidP="003E0F4C">
      <w:pPr>
        <w:pStyle w:val="Kutipan"/>
      </w:pPr>
      <w:r w:rsidRPr="001E53D3">
        <w:t>Siswa 5: Bu ada yang</w:t>
      </w:r>
      <w:r w:rsidR="000E25A8">
        <w:t xml:space="preserve"> </w:t>
      </w:r>
      <w:r w:rsidRPr="001E53D3">
        <w:t xml:space="preserve">pinjam pensil cat. </w:t>
      </w:r>
    </w:p>
    <w:p w14:paraId="6E206416" w14:textId="2F88C371" w:rsidR="003B6D47" w:rsidRDefault="001E53D3" w:rsidP="003E0F4C">
      <w:pPr>
        <w:pStyle w:val="Kutipan"/>
      </w:pPr>
      <w:r w:rsidRPr="001E53D3">
        <w:t xml:space="preserve">Guru </w:t>
      </w:r>
      <w:r w:rsidRPr="001E53D3">
        <w:tab/>
        <w:t>:</w:t>
      </w:r>
      <w:r w:rsidR="003B6D47">
        <w:rPr>
          <w:lang w:val="id-ID"/>
        </w:rPr>
        <w:t xml:space="preserve"> </w:t>
      </w:r>
      <w:r w:rsidRPr="001E53D3">
        <w:t>Sekarang baris ke 5 dari deret 10 atas –26 angka 4… ya 10-26 masih angka 4… Yang punya pensil cat boleh langsung dikodekan…dicat langsung….</w:t>
      </w:r>
      <w:r w:rsidR="00A94333">
        <w:rPr>
          <w:lang w:val="id-ID"/>
        </w:rPr>
        <w:t xml:space="preserve"> </w:t>
      </w:r>
    </w:p>
    <w:p w14:paraId="56D2A3C6" w14:textId="77777777" w:rsidR="003B6D47" w:rsidRDefault="003B6D47" w:rsidP="001E53D3">
      <w:pPr>
        <w:pStyle w:val="BodyText"/>
        <w:ind w:firstLine="709"/>
        <w:rPr>
          <w:sz w:val="24"/>
          <w:szCs w:val="24"/>
        </w:rPr>
      </w:pPr>
    </w:p>
    <w:p w14:paraId="2E802BED" w14:textId="25CCA454" w:rsidR="003B6BCD" w:rsidRDefault="003B6D47" w:rsidP="001E53D3">
      <w:pPr>
        <w:pStyle w:val="BodyText"/>
        <w:ind w:firstLine="709"/>
        <w:rPr>
          <w:sz w:val="24"/>
          <w:szCs w:val="24"/>
        </w:rPr>
      </w:pPr>
      <w:r>
        <w:rPr>
          <w:sz w:val="24"/>
          <w:szCs w:val="24"/>
          <w:lang w:val="id-ID"/>
        </w:rPr>
        <w:t>Konteks tuturan korpus (10)</w:t>
      </w:r>
      <w:r w:rsidR="00A94333">
        <w:rPr>
          <w:sz w:val="24"/>
          <w:szCs w:val="24"/>
          <w:lang w:val="id-ID"/>
        </w:rPr>
        <w:t xml:space="preserve"> </w:t>
      </w:r>
      <w:r w:rsidR="001E53D3" w:rsidRPr="001E53D3">
        <w:rPr>
          <w:sz w:val="24"/>
          <w:szCs w:val="24"/>
        </w:rPr>
        <w:t>saat pembelajaran KTK</w:t>
      </w:r>
      <w:r>
        <w:rPr>
          <w:sz w:val="24"/>
          <w:szCs w:val="24"/>
          <w:lang w:val="id-ID"/>
        </w:rPr>
        <w:t xml:space="preserve"> </w:t>
      </w:r>
      <w:r w:rsidR="001E53D3" w:rsidRPr="001E53D3">
        <w:rPr>
          <w:sz w:val="24"/>
          <w:szCs w:val="24"/>
        </w:rPr>
        <w:t xml:space="preserve">Pada </w:t>
      </w:r>
      <w:r>
        <w:rPr>
          <w:sz w:val="24"/>
          <w:szCs w:val="24"/>
          <w:lang w:val="id-ID"/>
        </w:rPr>
        <w:t xml:space="preserve">interaksi tersebut muncul </w:t>
      </w:r>
      <w:r w:rsidR="001E53D3" w:rsidRPr="001E53D3">
        <w:rPr>
          <w:sz w:val="24"/>
          <w:szCs w:val="24"/>
        </w:rPr>
        <w:t>salah satu bentuk tuturan yang mengandung makna pragmatik imperatif mengizinkan. Pada kasus tersebut, guru mengizinkan siswanya untuk melakukan yang mereka inginkan, yaitu langsung mengkodekan kotak dengan pensil cat.</w:t>
      </w:r>
      <w:r w:rsidR="00A94333">
        <w:rPr>
          <w:sz w:val="24"/>
          <w:szCs w:val="24"/>
        </w:rPr>
        <w:t xml:space="preserve"> </w:t>
      </w:r>
      <w:r>
        <w:rPr>
          <w:sz w:val="24"/>
          <w:szCs w:val="24"/>
          <w:lang w:val="id-ID"/>
        </w:rPr>
        <w:t xml:space="preserve">Penanda </w:t>
      </w:r>
      <w:r w:rsidR="001E53D3" w:rsidRPr="001E53D3">
        <w:rPr>
          <w:sz w:val="24"/>
          <w:szCs w:val="24"/>
        </w:rPr>
        <w:t xml:space="preserve">linguistik tuturan yang mengandung makna pragmatik imperatif mengizinkan adalah </w:t>
      </w:r>
      <w:r w:rsidR="003B6BCD">
        <w:rPr>
          <w:sz w:val="24"/>
          <w:szCs w:val="24"/>
          <w:lang w:val="id-ID"/>
        </w:rPr>
        <w:t>“</w:t>
      </w:r>
      <w:r w:rsidR="001E53D3" w:rsidRPr="001E53D3">
        <w:rPr>
          <w:sz w:val="24"/>
          <w:szCs w:val="24"/>
        </w:rPr>
        <w:t>boleh</w:t>
      </w:r>
      <w:r w:rsidR="003B6BCD">
        <w:rPr>
          <w:sz w:val="24"/>
          <w:szCs w:val="24"/>
          <w:lang w:val="id-ID"/>
        </w:rPr>
        <w:t>”</w:t>
      </w:r>
      <w:r w:rsidR="001E53D3" w:rsidRPr="001E53D3">
        <w:rPr>
          <w:sz w:val="24"/>
          <w:szCs w:val="24"/>
        </w:rPr>
        <w:t xml:space="preserve">. </w:t>
      </w:r>
    </w:p>
    <w:p w14:paraId="217DDD8B" w14:textId="53ED7FF4" w:rsidR="003B6BCD" w:rsidRDefault="001E53D3" w:rsidP="001E53D3">
      <w:pPr>
        <w:pStyle w:val="BodyText"/>
        <w:ind w:firstLine="709"/>
        <w:rPr>
          <w:sz w:val="24"/>
          <w:szCs w:val="24"/>
          <w:lang w:val="id-ID"/>
        </w:rPr>
      </w:pPr>
      <w:r w:rsidRPr="001E53D3">
        <w:rPr>
          <w:sz w:val="24"/>
          <w:szCs w:val="24"/>
        </w:rPr>
        <w:t>Tuturan yang mengandung makna pragmatik imperatif larangan</w:t>
      </w:r>
      <w:r w:rsidR="003B6BCD">
        <w:rPr>
          <w:sz w:val="24"/>
          <w:szCs w:val="24"/>
          <w:lang w:val="id-ID"/>
        </w:rPr>
        <w:t>.</w:t>
      </w:r>
      <w:r w:rsidRPr="001E53D3">
        <w:rPr>
          <w:sz w:val="24"/>
          <w:szCs w:val="24"/>
        </w:rPr>
        <w:t xml:space="preserve"> Pada proses kegiatan belajar mengajar berlangsung, guru juga menggunakan tuturan yang mengandung makna pragmatik imperatif larangan. Tuturan tersebut biasanya digunakan ketika seorang guru melarang siswanya untuk melakukan sesuatu yang tidak diperbolehkan guru tersebut. </w:t>
      </w:r>
      <w:r w:rsidR="003B6BCD">
        <w:rPr>
          <w:sz w:val="24"/>
          <w:szCs w:val="24"/>
          <w:lang w:val="id-ID"/>
        </w:rPr>
        <w:t>Tuturan imperatif larangan cukup banyak ditemukan</w:t>
      </w:r>
      <w:r w:rsidRPr="001E53D3">
        <w:rPr>
          <w:sz w:val="24"/>
          <w:szCs w:val="24"/>
        </w:rPr>
        <w:t xml:space="preserve">, </w:t>
      </w:r>
      <w:r w:rsidR="003B6BCD">
        <w:rPr>
          <w:sz w:val="24"/>
          <w:szCs w:val="24"/>
          <w:lang w:val="id-ID"/>
        </w:rPr>
        <w:t>pengumpulan data mencatat ada</w:t>
      </w:r>
      <w:r w:rsidR="00A94333">
        <w:rPr>
          <w:sz w:val="24"/>
          <w:szCs w:val="24"/>
          <w:lang w:val="id-ID"/>
        </w:rPr>
        <w:t xml:space="preserve"> </w:t>
      </w:r>
      <w:r w:rsidRPr="001E53D3">
        <w:rPr>
          <w:sz w:val="24"/>
          <w:szCs w:val="24"/>
        </w:rPr>
        <w:t xml:space="preserve">28 tuturan yang mengandung makna pragmatik imperatif larangan. </w:t>
      </w:r>
      <w:r w:rsidR="003B6BCD">
        <w:rPr>
          <w:sz w:val="24"/>
          <w:szCs w:val="24"/>
          <w:lang w:val="id-ID"/>
        </w:rPr>
        <w:t>Misalnya seperti berikut ini.</w:t>
      </w:r>
    </w:p>
    <w:p w14:paraId="4622A01F" w14:textId="2AE7990B" w:rsidR="001E53D3" w:rsidRPr="001E53D3" w:rsidRDefault="003B6BCD" w:rsidP="003B6BCD">
      <w:pPr>
        <w:pStyle w:val="BodyText"/>
        <w:ind w:firstLine="0"/>
        <w:rPr>
          <w:sz w:val="24"/>
          <w:szCs w:val="24"/>
        </w:rPr>
      </w:pPr>
      <w:r>
        <w:rPr>
          <w:sz w:val="24"/>
          <w:szCs w:val="24"/>
          <w:lang w:val="id-ID"/>
        </w:rPr>
        <w:t xml:space="preserve">Korpus </w:t>
      </w:r>
      <w:r w:rsidR="001E53D3" w:rsidRPr="001E53D3">
        <w:rPr>
          <w:sz w:val="24"/>
          <w:szCs w:val="24"/>
        </w:rPr>
        <w:t xml:space="preserve">(11) : </w:t>
      </w:r>
    </w:p>
    <w:p w14:paraId="0AB7F892" w14:textId="4E38A2CC" w:rsidR="001E53D3" w:rsidRPr="003E0F4C" w:rsidRDefault="001E53D3" w:rsidP="003E0F4C">
      <w:pPr>
        <w:pStyle w:val="Kutipan"/>
      </w:pPr>
      <w:r w:rsidRPr="003E0F4C">
        <w:rPr>
          <w:rStyle w:val="KutipanChar"/>
          <w:sz w:val="22"/>
          <w:szCs w:val="22"/>
        </w:rPr>
        <w:t xml:space="preserve">Guru </w:t>
      </w:r>
      <w:r w:rsidRPr="003E0F4C">
        <w:rPr>
          <w:rStyle w:val="KutipanChar"/>
          <w:sz w:val="22"/>
          <w:szCs w:val="22"/>
        </w:rPr>
        <w:tab/>
        <w:t xml:space="preserve">: Ya udah, Ibu atur saja yang baru…5 orang lima orang. Dari sini aja ya…Kelompok 1 sampai jaket merah (guru menunjuk siswa yang duduk dibangku paling kiri). Kelompok 2 seterusnya ke belakang…kelompok 3 sampai ke jaket kuning… kelompok 4 ke situ…kelompok 5 yang ini kelompok 6 yang ini… kelompok 7 yang ini…kelompok 8 yang </w:t>
      </w:r>
      <w:r w:rsidRPr="003E0F4C">
        <w:rPr>
          <w:rStyle w:val="KutipanChar"/>
          <w:sz w:val="22"/>
          <w:szCs w:val="22"/>
        </w:rPr>
        <w:lastRenderedPageBreak/>
        <w:t>ini…pas ya…ada berapa orang yang tidak datang ini…karena biasanya cukup kita ini… berarti ada 2 kelompok yang 4 orang. Sekarang I</w:t>
      </w:r>
      <w:r w:rsidRPr="003E0F4C">
        <w:t>bu kasih soalnya….kerjakan dan jangan saling contoh !</w:t>
      </w:r>
      <w:r w:rsidR="00A94333" w:rsidRPr="003E0F4C">
        <w:t xml:space="preserve"> </w:t>
      </w:r>
      <w:r w:rsidRPr="003E0F4C">
        <w:t xml:space="preserve">(Guru membagikan soal)… </w:t>
      </w:r>
    </w:p>
    <w:p w14:paraId="559FF19D" w14:textId="77777777" w:rsidR="003B6BCD" w:rsidRPr="001E53D3" w:rsidRDefault="003B6BCD" w:rsidP="003E0F4C">
      <w:pPr>
        <w:pStyle w:val="Kutipan"/>
      </w:pPr>
    </w:p>
    <w:p w14:paraId="43BE7AF4" w14:textId="6E230F93" w:rsidR="001E53D3" w:rsidRPr="003B6BCD" w:rsidRDefault="001E53D3" w:rsidP="001E53D3">
      <w:pPr>
        <w:pStyle w:val="BodyText"/>
        <w:ind w:firstLine="709"/>
        <w:rPr>
          <w:sz w:val="24"/>
          <w:szCs w:val="24"/>
          <w:lang w:val="id-ID"/>
        </w:rPr>
      </w:pPr>
      <w:r w:rsidRPr="001E53D3">
        <w:rPr>
          <w:sz w:val="24"/>
          <w:szCs w:val="24"/>
        </w:rPr>
        <w:t>Peristiwa tutur tersebut terjadi pada saat pembelajaran Matematika.</w:t>
      </w:r>
      <w:r w:rsidR="00A94333">
        <w:rPr>
          <w:sz w:val="24"/>
          <w:szCs w:val="24"/>
        </w:rPr>
        <w:t xml:space="preserve"> </w:t>
      </w:r>
      <w:r w:rsidRPr="001E53D3">
        <w:rPr>
          <w:sz w:val="24"/>
          <w:szCs w:val="24"/>
        </w:rPr>
        <w:t xml:space="preserve">Guru melarang siswa untuk saling contoh. Pada </w:t>
      </w:r>
      <w:r w:rsidR="003B6BCD">
        <w:rPr>
          <w:sz w:val="24"/>
          <w:szCs w:val="24"/>
          <w:lang w:val="id-ID"/>
        </w:rPr>
        <w:t xml:space="preserve">Korpus (11) </w:t>
      </w:r>
      <w:r w:rsidRPr="001E53D3">
        <w:rPr>
          <w:sz w:val="24"/>
          <w:szCs w:val="24"/>
        </w:rPr>
        <w:t>dapat kita lihat salah satu bentuk tuturan yang mengandung makna pragmatik imperatif larangan</w:t>
      </w:r>
      <w:r w:rsidR="003B6BCD">
        <w:rPr>
          <w:sz w:val="24"/>
          <w:szCs w:val="24"/>
          <w:lang w:val="id-ID"/>
        </w:rPr>
        <w:t xml:space="preserve">, dengan hadirnya penanda </w:t>
      </w:r>
      <w:r w:rsidRPr="001E53D3">
        <w:rPr>
          <w:sz w:val="24"/>
          <w:szCs w:val="24"/>
        </w:rPr>
        <w:t xml:space="preserve">linguistik </w:t>
      </w:r>
      <w:r w:rsidR="003B6BCD">
        <w:rPr>
          <w:sz w:val="24"/>
          <w:szCs w:val="24"/>
          <w:lang w:val="id-ID"/>
        </w:rPr>
        <w:t>“</w:t>
      </w:r>
      <w:r w:rsidRPr="001E53D3">
        <w:rPr>
          <w:sz w:val="24"/>
          <w:szCs w:val="24"/>
        </w:rPr>
        <w:t>jangan</w:t>
      </w:r>
      <w:r w:rsidR="003B6BCD">
        <w:rPr>
          <w:sz w:val="24"/>
          <w:szCs w:val="24"/>
          <w:lang w:val="id-ID"/>
        </w:rPr>
        <w:t>”</w:t>
      </w:r>
      <w:r w:rsidRPr="001E53D3">
        <w:rPr>
          <w:sz w:val="24"/>
          <w:szCs w:val="24"/>
        </w:rPr>
        <w:t>.</w:t>
      </w:r>
      <w:r w:rsidR="00A94333">
        <w:rPr>
          <w:sz w:val="24"/>
          <w:szCs w:val="24"/>
        </w:rPr>
        <w:t xml:space="preserve"> </w:t>
      </w:r>
    </w:p>
    <w:p w14:paraId="271B5B9E" w14:textId="3725369C" w:rsidR="001E53D3" w:rsidRPr="00636FFC" w:rsidRDefault="00636FFC" w:rsidP="001E53D3">
      <w:pPr>
        <w:pStyle w:val="BodyText"/>
        <w:ind w:firstLine="709"/>
        <w:rPr>
          <w:sz w:val="24"/>
          <w:szCs w:val="24"/>
          <w:lang w:val="id-ID"/>
        </w:rPr>
      </w:pPr>
      <w:r>
        <w:rPr>
          <w:sz w:val="24"/>
          <w:szCs w:val="24"/>
          <w:lang w:val="id-ID"/>
        </w:rPr>
        <w:t xml:space="preserve">Bentuk </w:t>
      </w:r>
      <w:r w:rsidR="001E53D3" w:rsidRPr="001E53D3">
        <w:rPr>
          <w:sz w:val="24"/>
          <w:szCs w:val="24"/>
        </w:rPr>
        <w:t xml:space="preserve">tuturan </w:t>
      </w:r>
      <w:r>
        <w:rPr>
          <w:sz w:val="24"/>
          <w:szCs w:val="24"/>
          <w:lang w:val="id-ID"/>
        </w:rPr>
        <w:t xml:space="preserve">imperatif lain yang muncul adalah </w:t>
      </w:r>
      <w:r w:rsidR="001E53D3" w:rsidRPr="001E53D3">
        <w:rPr>
          <w:sz w:val="24"/>
          <w:szCs w:val="24"/>
        </w:rPr>
        <w:t>yang mengandung makna pragmatik imperatif harapan.</w:t>
      </w:r>
      <w:r w:rsidR="00A94333">
        <w:rPr>
          <w:sz w:val="24"/>
          <w:szCs w:val="24"/>
        </w:rPr>
        <w:t xml:space="preserve"> </w:t>
      </w:r>
      <w:r>
        <w:rPr>
          <w:sz w:val="24"/>
          <w:szCs w:val="24"/>
          <w:lang w:val="id-ID"/>
        </w:rPr>
        <w:t>Data yang diperoleh untuk tuturan ini cukup banyak</w:t>
      </w:r>
      <w:r w:rsidR="001E53D3" w:rsidRPr="001E53D3">
        <w:rPr>
          <w:sz w:val="24"/>
          <w:szCs w:val="24"/>
        </w:rPr>
        <w:t xml:space="preserve">, </w:t>
      </w:r>
      <w:r>
        <w:rPr>
          <w:sz w:val="24"/>
          <w:szCs w:val="24"/>
          <w:lang w:val="id-ID"/>
        </w:rPr>
        <w:t xml:space="preserve">ditemukan </w:t>
      </w:r>
      <w:r w:rsidR="001E53D3" w:rsidRPr="001E53D3">
        <w:rPr>
          <w:sz w:val="24"/>
          <w:szCs w:val="24"/>
        </w:rPr>
        <w:t xml:space="preserve">34 tuturan yang mengandung makna pragmatik imperatif harapan. </w:t>
      </w:r>
      <w:r>
        <w:rPr>
          <w:sz w:val="24"/>
          <w:szCs w:val="24"/>
          <w:lang w:val="id-ID"/>
        </w:rPr>
        <w:t>Salah satunya seperti contoh berikut.</w:t>
      </w:r>
    </w:p>
    <w:p w14:paraId="5F968959" w14:textId="7CE8DABF" w:rsidR="001E53D3" w:rsidRPr="001E53D3" w:rsidRDefault="00636FFC" w:rsidP="00636FFC">
      <w:pPr>
        <w:pStyle w:val="BodyText"/>
        <w:ind w:firstLine="0"/>
        <w:rPr>
          <w:sz w:val="24"/>
          <w:szCs w:val="24"/>
        </w:rPr>
      </w:pPr>
      <w:r>
        <w:rPr>
          <w:sz w:val="24"/>
          <w:szCs w:val="24"/>
          <w:lang w:val="id-ID"/>
        </w:rPr>
        <w:t xml:space="preserve">Korpus </w:t>
      </w:r>
      <w:r w:rsidR="001E53D3" w:rsidRPr="001E53D3">
        <w:rPr>
          <w:sz w:val="24"/>
          <w:szCs w:val="24"/>
        </w:rPr>
        <w:t xml:space="preserve">(12) : </w:t>
      </w:r>
    </w:p>
    <w:p w14:paraId="412F6693" w14:textId="6634942F" w:rsidR="001E53D3" w:rsidRPr="00636FFC" w:rsidRDefault="001E53D3" w:rsidP="003E0F4C">
      <w:pPr>
        <w:pStyle w:val="Kutipan"/>
        <w:rPr>
          <w:lang w:val="id-ID"/>
        </w:rPr>
      </w:pPr>
      <w:r w:rsidRPr="001E53D3">
        <w:t xml:space="preserve">Guru </w:t>
      </w:r>
      <w:r w:rsidRPr="001E53D3">
        <w:tab/>
        <w:t>: C9?..baris C kolom 9…apa yang terdapat ?juga mes..</w:t>
      </w:r>
      <w:r w:rsidR="00A94333">
        <w:t xml:space="preserve"> </w:t>
      </w:r>
    </w:p>
    <w:p w14:paraId="527EEFEA" w14:textId="4C164110" w:rsidR="001E53D3" w:rsidRPr="001E53D3" w:rsidRDefault="001E53D3" w:rsidP="003E0F4C">
      <w:pPr>
        <w:pStyle w:val="Kutipan"/>
      </w:pPr>
      <w:r w:rsidRPr="001E53D3">
        <w:t xml:space="preserve">Siswa </w:t>
      </w:r>
      <w:r w:rsidRPr="001E53D3">
        <w:tab/>
        <w:t xml:space="preserve">: (Siswa bersama-sama) Mesjid </w:t>
      </w:r>
    </w:p>
    <w:p w14:paraId="4AB5279A" w14:textId="641B302A" w:rsidR="00636FFC" w:rsidRPr="00636FFC" w:rsidRDefault="001E53D3" w:rsidP="003E0F4C">
      <w:pPr>
        <w:pStyle w:val="Kutipan"/>
        <w:rPr>
          <w:lang w:val="id-ID"/>
        </w:rPr>
      </w:pPr>
      <w:r w:rsidRPr="001E53D3">
        <w:t xml:space="preserve">Guru </w:t>
      </w:r>
      <w:r w:rsidRPr="001E53D3">
        <w:tab/>
        <w:t>: B8 …juga mesjid…Terus</w:t>
      </w:r>
      <w:r w:rsidR="000E25A8">
        <w:t xml:space="preserve"> </w:t>
      </w:r>
      <w:r w:rsidRPr="001E53D3">
        <w:t>nomor…yang A, apa saja yang terdapat di F ?...E dan D…E adalah pasar…D adalah SD…apa saja yang terdapat di baris 10 ?</w:t>
      </w:r>
      <w:r w:rsidR="00A94333">
        <w:t xml:space="preserve"> </w:t>
      </w:r>
    </w:p>
    <w:p w14:paraId="6AC6CE07" w14:textId="0C1CDF74" w:rsidR="001E53D3" w:rsidRPr="001E53D3" w:rsidRDefault="001E53D3" w:rsidP="003E0F4C">
      <w:pPr>
        <w:pStyle w:val="Kutipan"/>
      </w:pPr>
      <w:r w:rsidRPr="001E53D3">
        <w:t xml:space="preserve">Siswa </w:t>
      </w:r>
      <w:r w:rsidRPr="001E53D3">
        <w:tab/>
        <w:t xml:space="preserve">: (Siswa bersama-sama) Kantor wilayah. </w:t>
      </w:r>
    </w:p>
    <w:p w14:paraId="67DAE391" w14:textId="5B7D3B7D" w:rsidR="001E53D3" w:rsidRPr="00636FFC" w:rsidRDefault="00636FFC" w:rsidP="001E53D3">
      <w:pPr>
        <w:pStyle w:val="BodyText"/>
        <w:ind w:firstLine="709"/>
        <w:rPr>
          <w:sz w:val="24"/>
          <w:szCs w:val="24"/>
          <w:lang w:val="id-ID"/>
        </w:rPr>
      </w:pPr>
      <w:r>
        <w:rPr>
          <w:sz w:val="24"/>
          <w:szCs w:val="24"/>
          <w:lang w:val="id-ID"/>
        </w:rPr>
        <w:t xml:space="preserve"> </w:t>
      </w:r>
    </w:p>
    <w:p w14:paraId="03AE76F0" w14:textId="49DA91BD" w:rsidR="00636FFC" w:rsidRDefault="001E53D3" w:rsidP="001E53D3">
      <w:pPr>
        <w:pStyle w:val="BodyText"/>
        <w:ind w:firstLine="709"/>
        <w:rPr>
          <w:sz w:val="24"/>
          <w:szCs w:val="24"/>
        </w:rPr>
      </w:pPr>
      <w:r w:rsidRPr="001E53D3">
        <w:rPr>
          <w:sz w:val="24"/>
          <w:szCs w:val="24"/>
        </w:rPr>
        <w:t>Peristiwa tutur tersebut terjadi pada saat pembelajaran Matematika</w:t>
      </w:r>
      <w:r w:rsidR="00636FFC">
        <w:rPr>
          <w:sz w:val="24"/>
          <w:szCs w:val="24"/>
          <w:lang w:val="id-ID"/>
        </w:rPr>
        <w:t xml:space="preserve">, </w:t>
      </w:r>
      <w:r w:rsidRPr="001E53D3">
        <w:rPr>
          <w:sz w:val="24"/>
          <w:szCs w:val="24"/>
        </w:rPr>
        <w:t xml:space="preserve">pada saat membahas contoh soal. Pada </w:t>
      </w:r>
      <w:r w:rsidR="00636FFC">
        <w:rPr>
          <w:sz w:val="24"/>
          <w:szCs w:val="24"/>
          <w:lang w:val="id-ID"/>
        </w:rPr>
        <w:t xml:space="preserve">Korpus (12) </w:t>
      </w:r>
      <w:r w:rsidRPr="001E53D3">
        <w:rPr>
          <w:sz w:val="24"/>
          <w:szCs w:val="24"/>
        </w:rPr>
        <w:t>dapat kita lihat salah satu bentuk tuturan yang mengandung makna pragmatik imperatif harapan. Pada kasus tersebut, guru berharap siswa untuk menyambung ujaran guru tersebut.</w:t>
      </w:r>
      <w:r w:rsidR="00A94333">
        <w:rPr>
          <w:sz w:val="24"/>
          <w:szCs w:val="24"/>
        </w:rPr>
        <w:t xml:space="preserve"> </w:t>
      </w:r>
      <w:r w:rsidR="00636FFC">
        <w:rPr>
          <w:sz w:val="24"/>
          <w:szCs w:val="24"/>
          <w:lang w:val="id-ID"/>
        </w:rPr>
        <w:t>C</w:t>
      </w:r>
      <w:r w:rsidRPr="001E53D3">
        <w:rPr>
          <w:sz w:val="24"/>
          <w:szCs w:val="24"/>
        </w:rPr>
        <w:t xml:space="preserve">iri linguistik tuturan yang mengandung makna pragmatik imperatif harapan adalah intonasi pengucapan oleh guru yang berharap siswa memberikan respon atas pertanyaannya. </w:t>
      </w:r>
    </w:p>
    <w:p w14:paraId="33D21A77" w14:textId="1D34D877" w:rsidR="00041E9F" w:rsidRDefault="00041E9F" w:rsidP="001E53D3">
      <w:pPr>
        <w:pStyle w:val="BodyText"/>
        <w:ind w:firstLine="709"/>
        <w:rPr>
          <w:sz w:val="24"/>
          <w:szCs w:val="24"/>
          <w:lang w:val="id-ID"/>
        </w:rPr>
      </w:pPr>
      <w:r>
        <w:rPr>
          <w:sz w:val="24"/>
          <w:szCs w:val="24"/>
          <w:lang w:val="id-ID"/>
        </w:rPr>
        <w:t>Tuturan lain yang diucapkan g</w:t>
      </w:r>
      <w:r w:rsidR="001E53D3" w:rsidRPr="001E53D3">
        <w:rPr>
          <w:sz w:val="24"/>
          <w:szCs w:val="24"/>
        </w:rPr>
        <w:t xml:space="preserve">uru </w:t>
      </w:r>
      <w:r>
        <w:rPr>
          <w:sz w:val="24"/>
          <w:szCs w:val="24"/>
          <w:lang w:val="id-ID"/>
        </w:rPr>
        <w:t xml:space="preserve">dalam pembelajaran adalah </w:t>
      </w:r>
      <w:r w:rsidR="001E53D3" w:rsidRPr="001E53D3">
        <w:rPr>
          <w:sz w:val="24"/>
          <w:szCs w:val="24"/>
        </w:rPr>
        <w:t xml:space="preserve">yang mengandung makna pragmatik imperatif pemberian ucapan selamat. </w:t>
      </w:r>
      <w:r>
        <w:rPr>
          <w:sz w:val="24"/>
          <w:szCs w:val="24"/>
          <w:lang w:val="id-ID"/>
        </w:rPr>
        <w:t xml:space="preserve">Imperatif ini </w:t>
      </w:r>
      <w:r w:rsidR="001E53D3" w:rsidRPr="001E53D3">
        <w:rPr>
          <w:sz w:val="24"/>
          <w:szCs w:val="24"/>
        </w:rPr>
        <w:t>di gunakan ketika</w:t>
      </w:r>
      <w:r w:rsidR="00A94333">
        <w:rPr>
          <w:sz w:val="24"/>
          <w:szCs w:val="24"/>
        </w:rPr>
        <w:t xml:space="preserve"> </w:t>
      </w:r>
      <w:r w:rsidR="001E53D3" w:rsidRPr="001E53D3">
        <w:rPr>
          <w:sz w:val="24"/>
          <w:szCs w:val="24"/>
        </w:rPr>
        <w:t xml:space="preserve">guru memberikan selamat pada siswanya yang telah melakukan sesuatu atau menjawab pertanyaan guru dengan benar. Pada penelitian </w:t>
      </w:r>
      <w:r>
        <w:rPr>
          <w:sz w:val="24"/>
          <w:szCs w:val="24"/>
          <w:lang w:val="id-ID"/>
        </w:rPr>
        <w:t>ini</w:t>
      </w:r>
      <w:r w:rsidR="001E53D3" w:rsidRPr="001E53D3">
        <w:rPr>
          <w:sz w:val="24"/>
          <w:szCs w:val="24"/>
        </w:rPr>
        <w:t xml:space="preserve">, </w:t>
      </w:r>
      <w:r>
        <w:rPr>
          <w:sz w:val="24"/>
          <w:szCs w:val="24"/>
          <w:lang w:val="id-ID"/>
        </w:rPr>
        <w:t xml:space="preserve">ditemukan </w:t>
      </w:r>
      <w:r w:rsidR="001E53D3" w:rsidRPr="001E53D3">
        <w:rPr>
          <w:sz w:val="24"/>
          <w:szCs w:val="24"/>
        </w:rPr>
        <w:t xml:space="preserve">10 tuturan yang mengandung makna pragmatik imperatif pemberian ucapan selamat. </w:t>
      </w:r>
      <w:r>
        <w:rPr>
          <w:sz w:val="24"/>
          <w:szCs w:val="24"/>
          <w:lang w:val="id-ID"/>
        </w:rPr>
        <w:t>Diantaranya adalah berikut ini.</w:t>
      </w:r>
    </w:p>
    <w:p w14:paraId="6A4108C3" w14:textId="1725B446" w:rsidR="001E53D3" w:rsidRPr="00041E9F" w:rsidRDefault="00041E9F" w:rsidP="00E43BB1">
      <w:pPr>
        <w:pStyle w:val="BodyText"/>
        <w:ind w:firstLine="0"/>
        <w:rPr>
          <w:sz w:val="24"/>
          <w:szCs w:val="24"/>
          <w:lang w:val="id-ID"/>
        </w:rPr>
      </w:pPr>
      <w:r>
        <w:rPr>
          <w:sz w:val="24"/>
          <w:szCs w:val="24"/>
          <w:lang w:val="id-ID"/>
        </w:rPr>
        <w:t xml:space="preserve">Korpus </w:t>
      </w:r>
      <w:r w:rsidR="001E53D3" w:rsidRPr="001E53D3">
        <w:rPr>
          <w:sz w:val="24"/>
          <w:szCs w:val="24"/>
        </w:rPr>
        <w:t>(13)</w:t>
      </w:r>
      <w:r w:rsidR="00A94333">
        <w:rPr>
          <w:sz w:val="24"/>
          <w:szCs w:val="24"/>
        </w:rPr>
        <w:t xml:space="preserve"> </w:t>
      </w:r>
    </w:p>
    <w:p w14:paraId="69DF4106" w14:textId="77777777" w:rsidR="00041E9F" w:rsidRDefault="001E53D3" w:rsidP="003E0F4C">
      <w:pPr>
        <w:pStyle w:val="Kutipan"/>
      </w:pPr>
      <w:r w:rsidRPr="001E53D3">
        <w:t xml:space="preserve">Guru </w:t>
      </w:r>
      <w:r w:rsidRPr="001E53D3">
        <w:tab/>
        <w:t xml:space="preserve">: Oo..ada tembok raksasa cina, ada pegunungan..ayo, ada apa lagi?... </w:t>
      </w:r>
    </w:p>
    <w:p w14:paraId="6ECD1837" w14:textId="77777777" w:rsidR="00041E9F" w:rsidRDefault="001E53D3" w:rsidP="003E0F4C">
      <w:pPr>
        <w:pStyle w:val="Kutipan"/>
      </w:pPr>
      <w:r w:rsidRPr="001E53D3">
        <w:t xml:space="preserve">Siswa </w:t>
      </w:r>
      <w:r w:rsidRPr="001E53D3">
        <w:tab/>
        <w:t xml:space="preserve">: (Siswa bersama-sama) Ada sungai… </w:t>
      </w:r>
    </w:p>
    <w:p w14:paraId="217FC676" w14:textId="34CE70E0" w:rsidR="001E53D3" w:rsidRPr="001E53D3" w:rsidRDefault="001E53D3" w:rsidP="003E0F4C">
      <w:pPr>
        <w:pStyle w:val="Kutipan"/>
      </w:pPr>
      <w:r w:rsidRPr="001E53D3">
        <w:t xml:space="preserve">Guru </w:t>
      </w:r>
      <w:r w:rsidRPr="001E53D3">
        <w:tab/>
        <w:t>: Apalagi?...</w:t>
      </w:r>
      <w:r w:rsidR="000E25A8">
        <w:t xml:space="preserve"> </w:t>
      </w:r>
    </w:p>
    <w:p w14:paraId="3DED5D9B" w14:textId="05DA33EC" w:rsidR="001E53D3" w:rsidRPr="001E53D3" w:rsidRDefault="001E53D3" w:rsidP="003E0F4C">
      <w:pPr>
        <w:pStyle w:val="Kutipan"/>
      </w:pPr>
      <w:r w:rsidRPr="001E53D3">
        <w:t xml:space="preserve">Siswa 1: Ada lautan… </w:t>
      </w:r>
    </w:p>
    <w:p w14:paraId="562CDAC0" w14:textId="4D26E3D3" w:rsidR="001E53D3" w:rsidRPr="001E53D3" w:rsidRDefault="001E53D3" w:rsidP="003E0F4C">
      <w:pPr>
        <w:pStyle w:val="Kutipan"/>
      </w:pPr>
      <w:r w:rsidRPr="001E53D3">
        <w:t xml:space="preserve">Guru </w:t>
      </w:r>
      <w:r w:rsidRPr="001E53D3">
        <w:tab/>
        <w:t xml:space="preserve">: Ada lautan, bagus… </w:t>
      </w:r>
    </w:p>
    <w:p w14:paraId="11D0D09E" w14:textId="4DB5BFD4" w:rsidR="001E53D3" w:rsidRPr="001E53D3" w:rsidRDefault="001E53D3" w:rsidP="003E0F4C">
      <w:pPr>
        <w:pStyle w:val="Kutipan"/>
      </w:pPr>
      <w:r w:rsidRPr="001E53D3">
        <w:t xml:space="preserve">Siswa 2: Ada sungai… </w:t>
      </w:r>
    </w:p>
    <w:p w14:paraId="12E00136" w14:textId="4D677667" w:rsidR="001E53D3" w:rsidRPr="00041E9F" w:rsidRDefault="00041E9F" w:rsidP="001E53D3">
      <w:pPr>
        <w:pStyle w:val="BodyText"/>
        <w:ind w:firstLine="709"/>
        <w:rPr>
          <w:sz w:val="24"/>
          <w:szCs w:val="24"/>
          <w:lang w:val="id-ID"/>
        </w:rPr>
      </w:pPr>
      <w:r>
        <w:rPr>
          <w:sz w:val="24"/>
          <w:szCs w:val="24"/>
          <w:lang w:val="id-ID"/>
        </w:rPr>
        <w:t xml:space="preserve"> </w:t>
      </w:r>
    </w:p>
    <w:p w14:paraId="5B087772" w14:textId="343FC2AD" w:rsidR="00041E9F" w:rsidRDefault="001E53D3" w:rsidP="00041E9F">
      <w:pPr>
        <w:pStyle w:val="BodyText"/>
        <w:ind w:firstLine="709"/>
        <w:rPr>
          <w:sz w:val="24"/>
          <w:szCs w:val="24"/>
        </w:rPr>
      </w:pPr>
      <w:r w:rsidRPr="001E53D3">
        <w:rPr>
          <w:sz w:val="24"/>
          <w:szCs w:val="24"/>
        </w:rPr>
        <w:t xml:space="preserve">Peristiwa tutur </w:t>
      </w:r>
      <w:r w:rsidR="00041E9F">
        <w:rPr>
          <w:sz w:val="24"/>
          <w:szCs w:val="24"/>
          <w:lang w:val="id-ID"/>
        </w:rPr>
        <w:t xml:space="preserve">Korpus (13) </w:t>
      </w:r>
      <w:r w:rsidRPr="001E53D3">
        <w:rPr>
          <w:sz w:val="24"/>
          <w:szCs w:val="24"/>
        </w:rPr>
        <w:t>terjadi pada saat pembelajaran IPS.</w:t>
      </w:r>
      <w:r w:rsidR="00041E9F">
        <w:rPr>
          <w:sz w:val="24"/>
          <w:szCs w:val="24"/>
          <w:lang w:val="id-ID"/>
        </w:rPr>
        <w:t xml:space="preserve"> </w:t>
      </w:r>
      <w:r w:rsidRPr="001E53D3">
        <w:rPr>
          <w:sz w:val="24"/>
          <w:szCs w:val="24"/>
        </w:rPr>
        <w:t xml:space="preserve">Pada </w:t>
      </w:r>
      <w:r w:rsidR="00041E9F">
        <w:rPr>
          <w:sz w:val="24"/>
          <w:szCs w:val="24"/>
          <w:lang w:val="id-ID"/>
        </w:rPr>
        <w:t>percakapan ini muncul</w:t>
      </w:r>
      <w:r w:rsidR="00A94333">
        <w:rPr>
          <w:sz w:val="24"/>
          <w:szCs w:val="24"/>
          <w:lang w:val="id-ID"/>
        </w:rPr>
        <w:t xml:space="preserve"> </w:t>
      </w:r>
      <w:r w:rsidRPr="001E53D3">
        <w:rPr>
          <w:sz w:val="24"/>
          <w:szCs w:val="24"/>
        </w:rPr>
        <w:t xml:space="preserve">salah satu bentuk tuturan yang mengandung makna pragmatik imperatif pemberian ucapan selamat. Pada kasus tersebut, guru memberikan ucapan selamat pada siswa yang mampu menjawab pertanyaan guru. </w:t>
      </w:r>
      <w:r w:rsidR="00041E9F">
        <w:rPr>
          <w:sz w:val="24"/>
          <w:szCs w:val="24"/>
          <w:lang w:val="id-ID"/>
        </w:rPr>
        <w:t xml:space="preserve">Bentuk </w:t>
      </w:r>
      <w:r w:rsidRPr="001E53D3">
        <w:rPr>
          <w:sz w:val="24"/>
          <w:szCs w:val="24"/>
        </w:rPr>
        <w:t xml:space="preserve">linguistik tuturan yang mengandung makna pragmatik imperatif harapan adalah </w:t>
      </w:r>
      <w:r w:rsidR="00041E9F">
        <w:rPr>
          <w:sz w:val="24"/>
          <w:szCs w:val="24"/>
          <w:lang w:val="id-ID"/>
        </w:rPr>
        <w:t>ungkapan “</w:t>
      </w:r>
      <w:r w:rsidRPr="001E53D3">
        <w:rPr>
          <w:sz w:val="24"/>
          <w:szCs w:val="24"/>
        </w:rPr>
        <w:t>bagus</w:t>
      </w:r>
      <w:r w:rsidR="00041E9F">
        <w:rPr>
          <w:sz w:val="24"/>
          <w:szCs w:val="24"/>
          <w:lang w:val="id-ID"/>
        </w:rPr>
        <w:t>”</w:t>
      </w:r>
      <w:r w:rsidRPr="001E53D3">
        <w:rPr>
          <w:sz w:val="24"/>
          <w:szCs w:val="24"/>
        </w:rPr>
        <w:t xml:space="preserve">. </w:t>
      </w:r>
    </w:p>
    <w:p w14:paraId="480011F6" w14:textId="108AA99A" w:rsidR="001E53D3" w:rsidRPr="00A75A10" w:rsidRDefault="001E53D3" w:rsidP="001E53D3">
      <w:pPr>
        <w:pStyle w:val="BodyText"/>
        <w:ind w:firstLine="709"/>
        <w:rPr>
          <w:sz w:val="24"/>
          <w:szCs w:val="24"/>
          <w:lang w:val="id-ID"/>
        </w:rPr>
      </w:pPr>
      <w:r w:rsidRPr="001E53D3">
        <w:rPr>
          <w:sz w:val="24"/>
          <w:szCs w:val="24"/>
        </w:rPr>
        <w:lastRenderedPageBreak/>
        <w:t>Pada proses kegiatan belajar mengajar berlangsung, guru juga menggunakan tuturan yang mengandung makna pragmatik imperatif anjuran. Tuturan tersebut digunakan ketika guru menganjurkan</w:t>
      </w:r>
      <w:r w:rsidR="00A94333">
        <w:rPr>
          <w:sz w:val="24"/>
          <w:szCs w:val="24"/>
        </w:rPr>
        <w:t xml:space="preserve"> </w:t>
      </w:r>
      <w:r w:rsidRPr="001E53D3">
        <w:rPr>
          <w:sz w:val="24"/>
          <w:szCs w:val="24"/>
        </w:rPr>
        <w:t>siswanya</w:t>
      </w:r>
      <w:r w:rsidR="00041E9F">
        <w:rPr>
          <w:sz w:val="24"/>
          <w:szCs w:val="24"/>
          <w:lang w:val="id-ID"/>
        </w:rPr>
        <w:t xml:space="preserve"> melaksanakan aktivitas tertentu</w:t>
      </w:r>
      <w:r w:rsidRPr="001E53D3">
        <w:rPr>
          <w:sz w:val="24"/>
          <w:szCs w:val="24"/>
        </w:rPr>
        <w:t xml:space="preserve">. </w:t>
      </w:r>
      <w:r w:rsidR="00041E9F">
        <w:rPr>
          <w:sz w:val="24"/>
          <w:szCs w:val="24"/>
          <w:lang w:val="id-ID"/>
        </w:rPr>
        <w:t>Data yang ditemukan pada penelitian</w:t>
      </w:r>
      <w:r w:rsidR="00A94333">
        <w:rPr>
          <w:sz w:val="24"/>
          <w:szCs w:val="24"/>
          <w:lang w:val="id-ID"/>
        </w:rPr>
        <w:t xml:space="preserve"> </w:t>
      </w:r>
      <w:r w:rsidR="00A75A10">
        <w:rPr>
          <w:sz w:val="24"/>
          <w:szCs w:val="24"/>
          <w:lang w:val="id-ID"/>
        </w:rPr>
        <w:t xml:space="preserve">ini, </w:t>
      </w:r>
      <w:r w:rsidRPr="001E53D3">
        <w:rPr>
          <w:sz w:val="24"/>
          <w:szCs w:val="24"/>
        </w:rPr>
        <w:t>terdapat 7 tuturan yang mengandung makna pragmatik imperatif anjuran.</w:t>
      </w:r>
      <w:r w:rsidR="00A94333">
        <w:rPr>
          <w:sz w:val="24"/>
          <w:szCs w:val="24"/>
        </w:rPr>
        <w:t xml:space="preserve"> </w:t>
      </w:r>
      <w:r w:rsidR="00A75A10">
        <w:rPr>
          <w:sz w:val="24"/>
          <w:szCs w:val="24"/>
          <w:lang w:val="id-ID"/>
        </w:rPr>
        <w:t xml:space="preserve">Misalnya terlihat pada percakapan berikut ini. </w:t>
      </w:r>
    </w:p>
    <w:p w14:paraId="45BDD898" w14:textId="73C7FDD2" w:rsidR="001E53D3" w:rsidRPr="001E53D3" w:rsidRDefault="00A75A10" w:rsidP="00E30251">
      <w:pPr>
        <w:pStyle w:val="BodyText"/>
        <w:ind w:firstLine="0"/>
        <w:rPr>
          <w:sz w:val="24"/>
          <w:szCs w:val="24"/>
        </w:rPr>
      </w:pPr>
      <w:r>
        <w:rPr>
          <w:sz w:val="24"/>
          <w:szCs w:val="24"/>
          <w:lang w:val="id-ID"/>
        </w:rPr>
        <w:t xml:space="preserve">Korpus </w:t>
      </w:r>
      <w:r w:rsidR="001E53D3" w:rsidRPr="001E53D3">
        <w:rPr>
          <w:sz w:val="24"/>
          <w:szCs w:val="24"/>
        </w:rPr>
        <w:t xml:space="preserve">(14) : </w:t>
      </w:r>
    </w:p>
    <w:p w14:paraId="21A68935" w14:textId="5DA05F08" w:rsidR="001E53D3" w:rsidRPr="001E53D3" w:rsidRDefault="001E53D3" w:rsidP="003E0F4C">
      <w:pPr>
        <w:pStyle w:val="Kutipan"/>
      </w:pPr>
      <w:r w:rsidRPr="001E53D3">
        <w:t xml:space="preserve">Guru : Ensikolpedia itu ada dikamus bahasa indonesia...jadi yang dimaksud ensiklopedia itu adalah kamus umum pengetahuan...(guru sambil menulis di papan tulis dan siswa mencatat)... yang di belakang!...(melihat siswanya ribut...)...ya...sekarang nomor 6....apakah kamu pernah mengirimkan hasil karyamu kepada majalah tertentu?....mungkin majalah bobo...ada tidak ? </w:t>
      </w:r>
    </w:p>
    <w:p w14:paraId="018528F4" w14:textId="77777777" w:rsidR="00A75A10" w:rsidRDefault="001E53D3" w:rsidP="003E0F4C">
      <w:pPr>
        <w:pStyle w:val="Kutipan"/>
      </w:pPr>
      <w:r w:rsidRPr="001E53D3">
        <w:t xml:space="preserve">Siswa </w:t>
      </w:r>
      <w:r w:rsidRPr="001E53D3">
        <w:tab/>
        <w:t xml:space="preserve">: (Siswa bersama-sama) Tidak… </w:t>
      </w:r>
    </w:p>
    <w:p w14:paraId="29AEAD15" w14:textId="77777777" w:rsidR="00A75A10" w:rsidRPr="00AA300F" w:rsidRDefault="001E53D3" w:rsidP="003E0F4C">
      <w:pPr>
        <w:pStyle w:val="Kutipan"/>
      </w:pPr>
      <w:r w:rsidRPr="00AA300F">
        <w:t xml:space="preserve">Guru </w:t>
      </w:r>
      <w:r w:rsidRPr="00AA300F">
        <w:tab/>
        <w:t>: Lain kali dari pada kalian main-main saja di rumah, apa salahnya kalian menulis ya....seperti yang dilakukan oleh siapa ?...</w:t>
      </w:r>
    </w:p>
    <w:p w14:paraId="0AC2097C" w14:textId="3ACDEF9C" w:rsidR="001E53D3" w:rsidRDefault="001E53D3" w:rsidP="003E0F4C">
      <w:pPr>
        <w:pStyle w:val="Kutipan"/>
      </w:pPr>
      <w:r w:rsidRPr="00AA300F">
        <w:t xml:space="preserve">Siswa </w:t>
      </w:r>
      <w:r w:rsidRPr="00AA300F">
        <w:tab/>
        <w:t xml:space="preserve">: (Siswa-siswa) Martinez... </w:t>
      </w:r>
    </w:p>
    <w:p w14:paraId="096E05A6" w14:textId="77777777" w:rsidR="00E30251" w:rsidRPr="00AA300F" w:rsidRDefault="00E30251" w:rsidP="003E0F4C">
      <w:pPr>
        <w:pStyle w:val="Kutipan"/>
      </w:pPr>
    </w:p>
    <w:p w14:paraId="0F0C5125" w14:textId="5B85A1BB" w:rsidR="00A75A10" w:rsidRDefault="001E53D3" w:rsidP="001E53D3">
      <w:pPr>
        <w:pStyle w:val="BodyText"/>
        <w:ind w:firstLine="709"/>
        <w:rPr>
          <w:sz w:val="24"/>
          <w:szCs w:val="24"/>
        </w:rPr>
      </w:pPr>
      <w:r w:rsidRPr="001E53D3">
        <w:rPr>
          <w:sz w:val="24"/>
          <w:szCs w:val="24"/>
        </w:rPr>
        <w:t>Peristiwa tutur tersebut terjadi pada saat pembelajaran bahasa Indonesia. Guru menganjurkan siswa untuk sering menulis.</w:t>
      </w:r>
      <w:r w:rsidR="00A94333">
        <w:rPr>
          <w:sz w:val="24"/>
          <w:szCs w:val="24"/>
        </w:rPr>
        <w:t xml:space="preserve"> </w:t>
      </w:r>
      <w:r w:rsidRPr="001E53D3">
        <w:rPr>
          <w:sz w:val="24"/>
          <w:szCs w:val="24"/>
        </w:rPr>
        <w:t xml:space="preserve">Pada </w:t>
      </w:r>
      <w:r w:rsidR="00A75A10">
        <w:rPr>
          <w:sz w:val="24"/>
          <w:szCs w:val="24"/>
          <w:lang w:val="id-ID"/>
        </w:rPr>
        <w:t xml:space="preserve">contoh percakapan </w:t>
      </w:r>
      <w:r w:rsidRPr="001E53D3">
        <w:rPr>
          <w:sz w:val="24"/>
          <w:szCs w:val="24"/>
        </w:rPr>
        <w:t>tersebut, guru menganjurkan</w:t>
      </w:r>
      <w:r w:rsidR="00A94333">
        <w:rPr>
          <w:sz w:val="24"/>
          <w:szCs w:val="24"/>
        </w:rPr>
        <w:t xml:space="preserve"> </w:t>
      </w:r>
      <w:r w:rsidRPr="001E53D3">
        <w:rPr>
          <w:sz w:val="24"/>
          <w:szCs w:val="24"/>
        </w:rPr>
        <w:t xml:space="preserve">siswa dari pada main-main saja di rumah lebih baik menulis karangan. </w:t>
      </w:r>
      <w:r w:rsidR="00A75A10">
        <w:rPr>
          <w:sz w:val="24"/>
          <w:szCs w:val="24"/>
          <w:lang w:val="id-ID"/>
        </w:rPr>
        <w:t xml:space="preserve">Penanda </w:t>
      </w:r>
      <w:r w:rsidRPr="001E53D3">
        <w:rPr>
          <w:sz w:val="24"/>
          <w:szCs w:val="24"/>
        </w:rPr>
        <w:t>linguistik</w:t>
      </w:r>
      <w:r w:rsidR="00A94333">
        <w:rPr>
          <w:sz w:val="24"/>
          <w:szCs w:val="24"/>
        </w:rPr>
        <w:t xml:space="preserve"> </w:t>
      </w:r>
      <w:r w:rsidRPr="001E53D3">
        <w:rPr>
          <w:sz w:val="24"/>
          <w:szCs w:val="24"/>
        </w:rPr>
        <w:t xml:space="preserve">yang mengandung makna pragmatik imperatif harapan adalah </w:t>
      </w:r>
      <w:r w:rsidR="00A75A10">
        <w:rPr>
          <w:sz w:val="24"/>
          <w:szCs w:val="24"/>
          <w:lang w:val="id-ID"/>
        </w:rPr>
        <w:t>“</w:t>
      </w:r>
      <w:r w:rsidRPr="001E53D3">
        <w:rPr>
          <w:sz w:val="24"/>
          <w:szCs w:val="24"/>
        </w:rPr>
        <w:t>lain kali dari pada</w:t>
      </w:r>
      <w:r w:rsidR="00A75A10">
        <w:rPr>
          <w:sz w:val="24"/>
          <w:szCs w:val="24"/>
          <w:lang w:val="id-ID"/>
        </w:rPr>
        <w:t>”</w:t>
      </w:r>
      <w:r w:rsidRPr="001E53D3">
        <w:rPr>
          <w:sz w:val="24"/>
          <w:szCs w:val="24"/>
        </w:rPr>
        <w:t>.</w:t>
      </w:r>
    </w:p>
    <w:p w14:paraId="26A17D3F" w14:textId="14F356BB" w:rsidR="001E53D3" w:rsidRDefault="00FC137F" w:rsidP="00BA3D57">
      <w:pPr>
        <w:pStyle w:val="BodyText"/>
        <w:ind w:firstLine="709"/>
        <w:rPr>
          <w:sz w:val="24"/>
          <w:szCs w:val="24"/>
          <w:lang w:val="id-ID"/>
        </w:rPr>
      </w:pPr>
      <w:r>
        <w:rPr>
          <w:sz w:val="24"/>
          <w:szCs w:val="24"/>
          <w:lang w:val="id-ID"/>
        </w:rPr>
        <w:t>Analisis data penelitian mendapati 14 wujud tuturan imperatif yang diujarkan guru sekolah dasar di Kota Bengkulu</w:t>
      </w:r>
      <w:r w:rsidR="0099136F">
        <w:rPr>
          <w:sz w:val="24"/>
          <w:szCs w:val="24"/>
          <w:lang w:val="id-ID"/>
        </w:rPr>
        <w:t xml:space="preserve">, yaitu: </w:t>
      </w:r>
      <w:r w:rsidR="0099136F">
        <w:rPr>
          <w:rFonts w:eastAsia="Times New Roman"/>
          <w:sz w:val="23"/>
        </w:rPr>
        <w:t>perintah, suruhan, permintaan, desakan, bujukan, imbauan, pesilaan, ajakan, permintaan izin, mengizinkan, larangan, harapan, pemberian ucapan selamat, anjuran, dan ngelulu.</w:t>
      </w:r>
      <w:r w:rsidR="00A94333">
        <w:rPr>
          <w:rFonts w:eastAsia="Times New Roman"/>
          <w:sz w:val="23"/>
        </w:rPr>
        <w:t xml:space="preserve"> </w:t>
      </w:r>
      <w:r w:rsidR="006F498A">
        <w:rPr>
          <w:sz w:val="24"/>
          <w:szCs w:val="24"/>
          <w:lang w:val="id-ID"/>
        </w:rPr>
        <w:t>Bentuk dan jumlah tuturan imperatif guru dalam proses belajar mengajar di sekolah dasar kota Bengkulu yang ditemukan dalam penelitian ini identik dengan temuan penelitian</w:t>
      </w:r>
      <w:r w:rsidR="00A94333">
        <w:rPr>
          <w:sz w:val="24"/>
          <w:szCs w:val="24"/>
          <w:lang w:val="id-ID"/>
        </w:rPr>
        <w:t xml:space="preserve"> </w:t>
      </w:r>
      <w:r w:rsidR="006F498A">
        <w:rPr>
          <w:sz w:val="24"/>
          <w:szCs w:val="24"/>
          <w:lang w:val="id-ID"/>
        </w:rPr>
        <w:t xml:space="preserve">Utami dan Prayitno </w:t>
      </w:r>
      <w:r w:rsidR="006F498A">
        <w:rPr>
          <w:sz w:val="24"/>
          <w:szCs w:val="24"/>
          <w:lang w:val="id-ID"/>
        </w:rPr>
        <w:fldChar w:fldCharType="begin"/>
      </w:r>
      <w:r w:rsidR="006F498A">
        <w:rPr>
          <w:sz w:val="24"/>
          <w:szCs w:val="24"/>
          <w:lang w:val="id-ID"/>
        </w:rPr>
        <w:instrText xml:space="preserve"> ADDIN ZOTERO_ITEM CSL_CITATION {"citationID":"Gl9Wndby","properties":{"formattedCitation":"(2016)","plainCitation":"(2016)","noteIndex":0},"citationItems":[{"id":962,"uris":["http://zotero.org/users/8725322/items/LC2CFC64"],"itemData":{"id":962,"type":"thesis","genre":"PhD Thesis","note":"ZSCC: 0000001","publisher":"Universitas Muhammadiyah Surakarta","source":"Google Scholar","title":"Bentuk Tuturan Imperatif dan Satuan Lingual Pembentuk Maksud Imperatif Guru-Siswa dalam Kegiatan Belajar Mengajar di Lingkungan SD Berlatar Belakang Budaya Jawa","author":[{"family":"Utami","given":"Melati Putri"},{"family":"Prayitno","given":"Harun Joko"}],"issued":{"date-parts":[["2016"]]}},"suppress-author":true}],"schema":"https://github.com/citation-style-language/schema/raw/master/csl-citation.json"} </w:instrText>
      </w:r>
      <w:r w:rsidR="006F498A">
        <w:rPr>
          <w:sz w:val="24"/>
          <w:szCs w:val="24"/>
          <w:lang w:val="id-ID"/>
        </w:rPr>
        <w:fldChar w:fldCharType="separate"/>
      </w:r>
      <w:r w:rsidR="003D147D" w:rsidRPr="003D147D">
        <w:rPr>
          <w:sz w:val="24"/>
        </w:rPr>
        <w:t>(2016)</w:t>
      </w:r>
      <w:r w:rsidR="006F498A">
        <w:rPr>
          <w:sz w:val="24"/>
          <w:szCs w:val="24"/>
          <w:lang w:val="id-ID"/>
        </w:rPr>
        <w:fldChar w:fldCharType="end"/>
      </w:r>
      <w:r w:rsidR="006F498A">
        <w:rPr>
          <w:sz w:val="24"/>
          <w:szCs w:val="24"/>
          <w:lang w:val="id-ID"/>
        </w:rPr>
        <w:t xml:space="preserve">, Wijayanti dan Saputra </w:t>
      </w:r>
      <w:r w:rsidR="006F498A">
        <w:rPr>
          <w:sz w:val="24"/>
          <w:szCs w:val="24"/>
          <w:lang w:val="id-ID"/>
        </w:rPr>
        <w:fldChar w:fldCharType="begin"/>
      </w:r>
      <w:r w:rsidR="006F498A">
        <w:rPr>
          <w:sz w:val="24"/>
          <w:szCs w:val="24"/>
          <w:lang w:val="id-ID"/>
        </w:rPr>
        <w:instrText xml:space="preserve"> ADDIN ZOTERO_ITEM CSL_CITATION {"citationID":"jTeDaWlI","properties":{"formattedCitation":"(2020)","plainCitation":"(2020)","noteIndex":0},"citationItems":[{"id":1006,"uris":["http://zotero.org/users/8725322/items/6NCFSZ6T"],"itemData":{"id":1006,"type":"article-journal","container-title":"Jurnal Pendidikan: Teori, Penelitian, dan Pengembangan","issue":"7","page":"991–997","source":"Google Scholar","title":"Realisasi Kesantunan Imperatif Guru Dalam Pembelajaran","volume":"5","author":[{"family":"Wijayanti","given":"Wenny"},{"family":"Saputra","given":"Ardi Wina"}],"issued":{"date-parts":[["2020"]]}},"suppress-author":true}],"schema":"https://github.com/citation-style-language/schema/raw/master/csl-citation.json"} </w:instrText>
      </w:r>
      <w:r w:rsidR="006F498A">
        <w:rPr>
          <w:sz w:val="24"/>
          <w:szCs w:val="24"/>
          <w:lang w:val="id-ID"/>
        </w:rPr>
        <w:fldChar w:fldCharType="separate"/>
      </w:r>
      <w:r w:rsidR="003D147D" w:rsidRPr="003D147D">
        <w:rPr>
          <w:sz w:val="24"/>
        </w:rPr>
        <w:t>(2020)</w:t>
      </w:r>
      <w:r w:rsidR="006F498A">
        <w:rPr>
          <w:sz w:val="24"/>
          <w:szCs w:val="24"/>
          <w:lang w:val="id-ID"/>
        </w:rPr>
        <w:fldChar w:fldCharType="end"/>
      </w:r>
      <w:r w:rsidR="006F498A">
        <w:rPr>
          <w:sz w:val="24"/>
          <w:szCs w:val="24"/>
          <w:lang w:val="id-ID"/>
        </w:rPr>
        <w:t xml:space="preserve">, dan Nurzafira dkk. </w:t>
      </w:r>
      <w:r w:rsidR="006F498A">
        <w:rPr>
          <w:sz w:val="24"/>
          <w:szCs w:val="24"/>
          <w:lang w:val="id-ID"/>
        </w:rPr>
        <w:fldChar w:fldCharType="begin"/>
      </w:r>
      <w:r w:rsidR="006F498A">
        <w:rPr>
          <w:sz w:val="24"/>
          <w:szCs w:val="24"/>
          <w:lang w:val="id-ID"/>
        </w:rPr>
        <w:instrText xml:space="preserve"> ADDIN ZOTERO_ITEM CSL_CITATION {"citationID":"xM4BSMqs","properties":{"formattedCitation":"(2020)","plainCitation":"(2020)","noteIndex":0},"citationItems":[{"id":1007,"uris":["http://zotero.org/users/8725322/items/ADDTPKPP"],"itemData":{"id":1007,"type":"article-journal","container-title":"Aksara: Jurnal Bahasa dan Sastra","issue":"1","page":"88–101","source":"Google Scholar","title":"Kesantunan imperatif guru bahasa Indonesia dalam interaksi kelas","volume":"21","author":[{"family":"Nurzafira","given":"Istiqomah"},{"family":"Nurhadi","given":"Nurhadi"},{"family":"Martutik","given":"Martutik"}],"issued":{"date-parts":[["2020"]]}},"suppress-author":true}],"schema":"https://github.com/citation-style-language/schema/raw/master/csl-citation.json"} </w:instrText>
      </w:r>
      <w:r w:rsidR="006F498A">
        <w:rPr>
          <w:sz w:val="24"/>
          <w:szCs w:val="24"/>
          <w:lang w:val="id-ID"/>
        </w:rPr>
        <w:fldChar w:fldCharType="separate"/>
      </w:r>
      <w:r w:rsidR="003D147D" w:rsidRPr="003D147D">
        <w:rPr>
          <w:sz w:val="24"/>
        </w:rPr>
        <w:t>(2020)</w:t>
      </w:r>
      <w:r w:rsidR="006F498A">
        <w:rPr>
          <w:sz w:val="24"/>
          <w:szCs w:val="24"/>
          <w:lang w:val="id-ID"/>
        </w:rPr>
        <w:fldChar w:fldCharType="end"/>
      </w:r>
      <w:r w:rsidR="006F498A">
        <w:rPr>
          <w:sz w:val="24"/>
          <w:szCs w:val="24"/>
          <w:lang w:val="id-ID"/>
        </w:rPr>
        <w:t>.</w:t>
      </w:r>
    </w:p>
    <w:p w14:paraId="454D1DDD" w14:textId="15E348C1" w:rsidR="0029109E" w:rsidRDefault="0029109E" w:rsidP="00BA3D57">
      <w:pPr>
        <w:pStyle w:val="BodyText"/>
        <w:ind w:firstLine="709"/>
        <w:rPr>
          <w:sz w:val="24"/>
          <w:szCs w:val="24"/>
          <w:lang w:val="id-ID"/>
        </w:rPr>
      </w:pPr>
      <w:r>
        <w:rPr>
          <w:sz w:val="24"/>
          <w:szCs w:val="24"/>
          <w:lang w:val="id-ID"/>
        </w:rPr>
        <w:t xml:space="preserve">Analisis data mendapati bahwa penggunaan ujaran imperatif disebabkan guru merasakan bahwa tidak berhasil menciptakan pembelajaran aktif, dimana siswa mengambil peran dominan dalam pembelajaran. Kondisi seperti yang digambarkan Rachmah dimana dalam pembelajaran aktif siswa menyadari sepenuhnya potensi yang mereka (siswa) miliki dan berupaya mengembangkannya </w:t>
      </w:r>
      <w:r>
        <w:rPr>
          <w:sz w:val="24"/>
          <w:szCs w:val="24"/>
          <w:lang w:val="id-ID"/>
        </w:rPr>
        <w:fldChar w:fldCharType="begin"/>
      </w:r>
      <w:r>
        <w:rPr>
          <w:sz w:val="24"/>
          <w:szCs w:val="24"/>
          <w:lang w:val="id-ID"/>
        </w:rPr>
        <w:instrText xml:space="preserve"> ADDIN ZOTERO_ITEM CSL_CITATION {"citationID":"SSxNQLm5","properties":{"formattedCitation":"(Rachmah, 2012, hlm. 14)","plainCitation":"(Rachmah, 2012, hlm. 14)","noteIndex":0},"citationItems":[{"id":1014,"uris":["http://zotero.org/users/8725322/items/B6MBHF6D"],"itemData":{"id":1014,"type":"article-journal","container-title":"Jurnal Ilmiah Widya","note":"publisher: Kopertis Wilayah III","source":"Google Scholar","title":"Strategi Pembelajaran Aktif Di Sekolah Dasar","volume":"218715","author":[{"family":"Rachmah","given":"Huriah"}],"issued":{"date-parts":[["2012"]]}},"locator":"14"}],"schema":"https://github.com/citation-style-language/schema/raw/master/csl-citation.json"} </w:instrText>
      </w:r>
      <w:r>
        <w:rPr>
          <w:sz w:val="24"/>
          <w:szCs w:val="24"/>
          <w:lang w:val="id-ID"/>
        </w:rPr>
        <w:fldChar w:fldCharType="separate"/>
      </w:r>
      <w:r w:rsidR="003D147D" w:rsidRPr="003D147D">
        <w:rPr>
          <w:sz w:val="24"/>
        </w:rPr>
        <w:t>(Rachmah, 2012, hlm. 14)</w:t>
      </w:r>
      <w:r>
        <w:rPr>
          <w:sz w:val="24"/>
          <w:szCs w:val="24"/>
          <w:lang w:val="id-ID"/>
        </w:rPr>
        <w:fldChar w:fldCharType="end"/>
      </w:r>
      <w:r>
        <w:rPr>
          <w:sz w:val="24"/>
          <w:szCs w:val="24"/>
          <w:lang w:val="id-ID"/>
        </w:rPr>
        <w:t>, tidak terwujud.</w:t>
      </w:r>
      <w:r w:rsidR="00A94333">
        <w:rPr>
          <w:sz w:val="24"/>
          <w:szCs w:val="24"/>
          <w:lang w:val="id-ID"/>
        </w:rPr>
        <w:t xml:space="preserve"> </w:t>
      </w:r>
      <w:r>
        <w:rPr>
          <w:sz w:val="24"/>
          <w:szCs w:val="24"/>
          <w:lang w:val="id-ID"/>
        </w:rPr>
        <w:t>Pada proses belajar mengajar,</w:t>
      </w:r>
      <w:r w:rsidR="00A94333">
        <w:rPr>
          <w:sz w:val="24"/>
          <w:szCs w:val="24"/>
          <w:lang w:val="id-ID"/>
        </w:rPr>
        <w:t xml:space="preserve"> </w:t>
      </w:r>
      <w:r w:rsidR="00312E81">
        <w:rPr>
          <w:sz w:val="24"/>
          <w:szCs w:val="24"/>
          <w:lang w:val="id-ID"/>
        </w:rPr>
        <w:t>teridentifikasi bahwa: siswa cenderung menjadi subordinat guru, guru sepenuhnya mengendalikan siswa, siswa belum memiliki kemandirian dan tanggung jawab untuk pengembangan dirinya, dan bahkan hanya dengan perintah disertai dengan ditakut-takuti, maka siswa membuka diri dan mengikuti pembelajaran. Kondisi ini relevan dengan temuan penelitian Eriyanti</w:t>
      </w:r>
      <w:r w:rsidR="00312E81">
        <w:rPr>
          <w:sz w:val="24"/>
          <w:szCs w:val="24"/>
          <w:lang w:val="id-ID"/>
        </w:rPr>
        <w:fldChar w:fldCharType="begin"/>
      </w:r>
      <w:r w:rsidR="00F70498">
        <w:rPr>
          <w:sz w:val="24"/>
          <w:szCs w:val="24"/>
          <w:lang w:val="id-ID"/>
        </w:rPr>
        <w:instrText xml:space="preserve"> ADDIN ZOTERO_ITEM CSL_CITATION {"citationID":"ClPfuXkH","properties":{"formattedCitation":"(2014, hlm. 59\\uc0\\u8211{}64)","plainCitation":"(2014, hlm. 59–64)","dontUpdate":true,"noteIndex":0},"citationItems":[{"id":942,"uris":["http://zotero.org/users/8725322/items/53UKNA38"],"itemData":{"id":942,"type":"article-journal","abstract":"This study aims to describe the construction and strategy of ideology expressions represented by the teacher language in classroom learning. It employed the critical qualitative approach through Critical Discourse Analysis. The data were collected through observations of learning in public and private junior high schools in Malang City. The findings are as follows. First, ideologies represented by the teacher language include: (a)students as the teacher’s subordinates, (b) the teacher as controller of students, (c) silence as the best way in learning, (d) students’ mistakes as taboos, (e) obedience as a success determinant, (f) differences in learning capabilities between males and females, (g) students possessing no autonomy and responsibility, (h) students’ obligation to serve the teacher,(i) students that need to be scared in order to learn, and (j) students’ basic tendency to lie. Second, such ideologies are expressed through the use of prohibition, command, words ideologically contested, lexicalization, irony, metaphor, eponym, and labeling.","container-title":"LITERA","DOI":"10.21831/ltr.v13i1.1903","ISSN":"2460-8319, 1412-2596","issue":"1","journalAbbreviation":"Lit","note":"ZSCC: 0000008","source":"DOI.org (Crossref)","title":"KONSTRUKSI IDEOLOGI BAHASA GURU DALAM PEMBELAJARAN DI KELAS","URL":"https://journal.uny.ac.id/index.php/litera/article/view/1903","volume":"13","author":[{"family":"Eriyanti","given":"Ribut Wahyu"}],"accessed":{"date-parts":[["2022",2,4]]},"issued":{"date-parts":[["2014",7,3]]}},"locator":"59-64","suppress-author":true}],"schema":"https://github.com/citation-style-language/schema/raw/master/csl-citation.json"} </w:instrText>
      </w:r>
      <w:r w:rsidR="00312E81">
        <w:rPr>
          <w:sz w:val="24"/>
          <w:szCs w:val="24"/>
          <w:lang w:val="id-ID"/>
        </w:rPr>
        <w:fldChar w:fldCharType="separate"/>
      </w:r>
      <w:r w:rsidR="006124FD">
        <w:rPr>
          <w:sz w:val="24"/>
          <w:szCs w:val="24"/>
          <w:lang w:val="id-ID"/>
        </w:rPr>
        <w:t xml:space="preserve"> </w:t>
      </w:r>
      <w:r w:rsidR="006124FD" w:rsidRPr="006124FD">
        <w:rPr>
          <w:sz w:val="24"/>
          <w:szCs w:val="24"/>
        </w:rPr>
        <w:t>(2014, hlm. 59–64)</w:t>
      </w:r>
      <w:r w:rsidR="00312E81">
        <w:rPr>
          <w:sz w:val="24"/>
          <w:szCs w:val="24"/>
          <w:lang w:val="id-ID"/>
        </w:rPr>
        <w:fldChar w:fldCharType="end"/>
      </w:r>
      <w:r w:rsidR="00312E81">
        <w:rPr>
          <w:sz w:val="24"/>
          <w:szCs w:val="24"/>
          <w:lang w:val="id-ID"/>
        </w:rPr>
        <w:t>.</w:t>
      </w:r>
    </w:p>
    <w:p w14:paraId="5E3BA5B3" w14:textId="7C304B1B" w:rsidR="000D5F89" w:rsidRPr="000D5F89" w:rsidRDefault="000E25A8" w:rsidP="000D5F89">
      <w:pPr>
        <w:pStyle w:val="BodyText"/>
        <w:ind w:firstLine="709"/>
        <w:rPr>
          <w:sz w:val="24"/>
          <w:szCs w:val="24"/>
          <w:lang w:val="id-ID"/>
        </w:rPr>
      </w:pPr>
      <w:r>
        <w:rPr>
          <w:sz w:val="24"/>
          <w:szCs w:val="24"/>
        </w:rPr>
        <w:t xml:space="preserve"> </w:t>
      </w:r>
      <w:r w:rsidR="00C62EAC">
        <w:rPr>
          <w:sz w:val="24"/>
          <w:szCs w:val="24"/>
          <w:lang w:val="id-ID"/>
        </w:rPr>
        <w:t xml:space="preserve">Bentuk ujaran pragmatik yang tidak ditemukan dalam pembelajaran yang diampu oleh guru sekolah dasar di Kota Bengkulu adalah </w:t>
      </w:r>
      <w:r w:rsidR="000D5F89">
        <w:rPr>
          <w:sz w:val="24"/>
          <w:szCs w:val="24"/>
          <w:lang w:val="id-ID"/>
        </w:rPr>
        <w:t xml:space="preserve">“ngelulu” (memuji dengan tujuan sebaliknya), </w:t>
      </w:r>
      <w:r w:rsidR="001E53D3" w:rsidRPr="001E53D3">
        <w:rPr>
          <w:sz w:val="24"/>
          <w:szCs w:val="24"/>
        </w:rPr>
        <w:t>permohonan</w:t>
      </w:r>
      <w:r w:rsidR="000D5F89">
        <w:rPr>
          <w:sz w:val="24"/>
          <w:szCs w:val="24"/>
          <w:lang w:val="id-ID"/>
        </w:rPr>
        <w:t xml:space="preserve">, dan </w:t>
      </w:r>
      <w:r w:rsidR="001E53D3" w:rsidRPr="001E53D3">
        <w:rPr>
          <w:sz w:val="24"/>
          <w:szCs w:val="24"/>
        </w:rPr>
        <w:t xml:space="preserve">imperatif umpatan. </w:t>
      </w:r>
      <w:r w:rsidR="000D5F89">
        <w:rPr>
          <w:sz w:val="24"/>
          <w:szCs w:val="24"/>
          <w:lang w:val="id-ID"/>
        </w:rPr>
        <w:t xml:space="preserve">Ujaran pujian “ngelulu” </w:t>
      </w:r>
      <w:r w:rsidR="00923B28">
        <w:rPr>
          <w:sz w:val="24"/>
          <w:szCs w:val="24"/>
          <w:lang w:val="id-ID"/>
        </w:rPr>
        <w:t>tidak ditemukan, berdasarkan analisis disebabkan</w:t>
      </w:r>
      <w:r w:rsidR="00A94333">
        <w:rPr>
          <w:sz w:val="24"/>
          <w:szCs w:val="24"/>
          <w:lang w:val="id-ID"/>
        </w:rPr>
        <w:t xml:space="preserve"> </w:t>
      </w:r>
      <w:r w:rsidR="00923B28">
        <w:rPr>
          <w:sz w:val="24"/>
          <w:szCs w:val="24"/>
          <w:lang w:val="id-ID"/>
        </w:rPr>
        <w:lastRenderedPageBreak/>
        <w:t>bentuk ujaran dengan makna tersebut belum dapat diterapkan untuk siswa sekolah dasar, karena akan ditafsirkan sebagai pujian sebenarnya. Pada saat guru menyampaikan tuturan yang sifatnya “ngelulu” kemungkinan besar akan ditafsirkan sebagai sebuah penghargaan/pujian atas perbuatannya.</w:t>
      </w:r>
      <w:r w:rsidR="002C523A">
        <w:rPr>
          <w:sz w:val="24"/>
          <w:szCs w:val="24"/>
          <w:lang w:val="id-ID"/>
        </w:rPr>
        <w:t xml:space="preserve"> Secara teoretik, tiadanya tuturan guru yang “ngelulu” dalam pembelajaran di SD kota Bengkulu, mungkin karena guru menyadari bahwa kompetensi kebahasaan siswanya belum sempurna. Belum semua fungsi pragmatik dikuasai siswa </w:t>
      </w:r>
      <w:r w:rsidR="002C523A">
        <w:rPr>
          <w:sz w:val="24"/>
          <w:szCs w:val="24"/>
          <w:lang w:val="id-ID"/>
        </w:rPr>
        <w:fldChar w:fldCharType="begin"/>
      </w:r>
      <w:r w:rsidR="00F70498">
        <w:rPr>
          <w:sz w:val="24"/>
          <w:szCs w:val="24"/>
          <w:lang w:val="id-ID"/>
        </w:rPr>
        <w:instrText xml:space="preserve"> ADDIN ZOTERO_ITEM CSL_CITATION {"citationID":"bOzRhs2T","properties":{"formattedCitation":"(Prihantoro, 2014)","plainCitation":"(Prihantoro, 2014)","noteIndex":0},"citationItems":[{"id":1016,"uris":["http://zotero.org/users/8725322/items/X6JBKB5E"],"itemData":{"id":1016,"type":"article-journal","container-title":"PROSIDING PRASASTI","DOI":"https://doi.org/10.20961/pras.v0i0.484.g448","page":"166–172","source":"Google Scholar","title":"APAKAH ANAK BISA BERPRAGMATIK?","author":[{"family":"Prihantoro","given":"Prihantoro"}],"issued":{"date-parts":[["2014"]]}}}],"schema":"https://github.com/citation-style-language/schema/raw/master/csl-citation.json"} </w:instrText>
      </w:r>
      <w:r w:rsidR="002C523A">
        <w:rPr>
          <w:sz w:val="24"/>
          <w:szCs w:val="24"/>
          <w:lang w:val="id-ID"/>
        </w:rPr>
        <w:fldChar w:fldCharType="separate"/>
      </w:r>
      <w:r w:rsidR="003D147D" w:rsidRPr="003D147D">
        <w:rPr>
          <w:sz w:val="24"/>
        </w:rPr>
        <w:t>(Prihantoro, 2014)</w:t>
      </w:r>
      <w:r w:rsidR="002C523A">
        <w:rPr>
          <w:sz w:val="24"/>
          <w:szCs w:val="24"/>
          <w:lang w:val="id-ID"/>
        </w:rPr>
        <w:fldChar w:fldCharType="end"/>
      </w:r>
      <w:r w:rsidR="00020151">
        <w:rPr>
          <w:sz w:val="24"/>
          <w:szCs w:val="24"/>
          <w:lang w:val="id-ID"/>
        </w:rPr>
        <w:t xml:space="preserve">. </w:t>
      </w:r>
    </w:p>
    <w:p w14:paraId="084215FA" w14:textId="5053E165" w:rsidR="00876F06" w:rsidRDefault="00AC48BF" w:rsidP="000D5F89">
      <w:pPr>
        <w:pStyle w:val="BodyText"/>
        <w:ind w:firstLine="709"/>
        <w:rPr>
          <w:sz w:val="24"/>
          <w:szCs w:val="24"/>
        </w:rPr>
      </w:pPr>
      <w:r>
        <w:rPr>
          <w:sz w:val="24"/>
          <w:szCs w:val="24"/>
          <w:lang w:val="id-ID"/>
        </w:rPr>
        <w:t xml:space="preserve">Bentuk ujaran imperatif permohonan tidak digunakan karena digantikan imperatif </w:t>
      </w:r>
      <w:r w:rsidR="001E53D3" w:rsidRPr="001E53D3">
        <w:rPr>
          <w:sz w:val="24"/>
          <w:szCs w:val="24"/>
        </w:rPr>
        <w:t>meminta, mengajak, atau menghimbau</w:t>
      </w:r>
      <w:r>
        <w:rPr>
          <w:sz w:val="24"/>
          <w:szCs w:val="24"/>
          <w:lang w:val="id-ID"/>
        </w:rPr>
        <w:t>.</w:t>
      </w:r>
      <w:r w:rsidR="001E53D3" w:rsidRPr="001E53D3">
        <w:rPr>
          <w:sz w:val="24"/>
          <w:szCs w:val="24"/>
        </w:rPr>
        <w:t xml:space="preserve"> </w:t>
      </w:r>
      <w:r>
        <w:rPr>
          <w:sz w:val="24"/>
          <w:szCs w:val="24"/>
          <w:lang w:val="id-ID"/>
        </w:rPr>
        <w:t xml:space="preserve">Imperatif permohonan tidak dipilih guru kepada </w:t>
      </w:r>
      <w:r w:rsidR="001E53D3" w:rsidRPr="001E53D3">
        <w:rPr>
          <w:sz w:val="24"/>
          <w:szCs w:val="24"/>
        </w:rPr>
        <w:t>siswa</w:t>
      </w:r>
      <w:r>
        <w:rPr>
          <w:sz w:val="24"/>
          <w:szCs w:val="24"/>
          <w:lang w:val="id-ID"/>
        </w:rPr>
        <w:t xml:space="preserve"> karena dalam tuturan bahasa Indonesia</w:t>
      </w:r>
      <w:r w:rsidR="00876F06">
        <w:rPr>
          <w:sz w:val="24"/>
          <w:szCs w:val="24"/>
          <w:lang w:val="id-ID"/>
        </w:rPr>
        <w:t xml:space="preserve"> </w:t>
      </w:r>
      <w:r>
        <w:rPr>
          <w:sz w:val="24"/>
          <w:szCs w:val="24"/>
          <w:lang w:val="id-ID"/>
        </w:rPr>
        <w:t>permohonan dianggap lebih santun</w:t>
      </w:r>
      <w:r w:rsidR="00876F06">
        <w:rPr>
          <w:sz w:val="24"/>
          <w:szCs w:val="24"/>
          <w:lang w:val="id-ID"/>
        </w:rPr>
        <w:t xml:space="preserve">, penggunaannya biasanya untuk bertutur dengan mitra tutur lebih tua/lebih terhormat </w:t>
      </w:r>
      <w:r w:rsidR="00876F06">
        <w:rPr>
          <w:sz w:val="24"/>
          <w:szCs w:val="24"/>
          <w:lang w:val="id-ID"/>
        </w:rPr>
        <w:fldChar w:fldCharType="begin"/>
      </w:r>
      <w:r w:rsidR="00876F06">
        <w:rPr>
          <w:sz w:val="24"/>
          <w:szCs w:val="24"/>
          <w:lang w:val="id-ID"/>
        </w:rPr>
        <w:instrText xml:space="preserve"> ADDIN ZOTERO_ITEM CSL_CITATION {"citationID":"S2n4RbFS","properties":{"formattedCitation":"(Wijayanti &amp; Saputra, 2020, hlm. 996)","plainCitation":"(Wijayanti &amp; Saputra, 2020, hlm. 996)","noteIndex":0},"citationItems":[{"id":1006,"uris":["http://zotero.org/users/8725322/items/6NCFSZ6T"],"itemData":{"id":1006,"type":"article-journal","container-title":"Jurnal Pendidikan: Teori, Penelitian, dan Pengembangan","issue":"7","page":"991–997","source":"Google Scholar","title":"Realisasi Kesantunan Imperatif Guru Dalam Pembelajaran","volume":"5","author":[{"family":"Wijayanti","given":"Wenny"},{"family":"Saputra","given":"Ardi Wina"}],"issued":{"date-parts":[["2020"]]}},"locator":"996"}],"schema":"https://github.com/citation-style-language/schema/raw/master/csl-citation.json"} </w:instrText>
      </w:r>
      <w:r w:rsidR="00876F06">
        <w:rPr>
          <w:sz w:val="24"/>
          <w:szCs w:val="24"/>
          <w:lang w:val="id-ID"/>
        </w:rPr>
        <w:fldChar w:fldCharType="separate"/>
      </w:r>
      <w:r w:rsidR="003D147D" w:rsidRPr="003D147D">
        <w:rPr>
          <w:sz w:val="24"/>
        </w:rPr>
        <w:t>(Wijayanti &amp; Saputra, 2020, hlm. 996)</w:t>
      </w:r>
      <w:r w:rsidR="00876F06">
        <w:rPr>
          <w:sz w:val="24"/>
          <w:szCs w:val="24"/>
          <w:lang w:val="id-ID"/>
        </w:rPr>
        <w:fldChar w:fldCharType="end"/>
      </w:r>
      <w:r>
        <w:rPr>
          <w:sz w:val="24"/>
          <w:szCs w:val="24"/>
          <w:lang w:val="id-ID"/>
        </w:rPr>
        <w:t xml:space="preserve">. </w:t>
      </w:r>
      <w:r w:rsidR="00876F06">
        <w:rPr>
          <w:sz w:val="24"/>
          <w:szCs w:val="24"/>
          <w:lang w:val="id-ID"/>
        </w:rPr>
        <w:t>Untuk bertutur dengan lawan yang lebih muda/lebih rendah status sosalnya permohonan dapat dinyatakan secara</w:t>
      </w:r>
      <w:r w:rsidR="00A94333">
        <w:rPr>
          <w:sz w:val="24"/>
          <w:szCs w:val="24"/>
          <w:lang w:val="id-ID"/>
        </w:rPr>
        <w:t xml:space="preserve"> </w:t>
      </w:r>
      <w:r w:rsidR="00876F06">
        <w:rPr>
          <w:sz w:val="24"/>
          <w:szCs w:val="24"/>
          <w:lang w:val="id-ID"/>
        </w:rPr>
        <w:t xml:space="preserve">deklaratif, atau menggunakan bentuk imperatif lainnya. Ini sekaligus strategi penyelamatan harga diri guru </w:t>
      </w:r>
      <w:r w:rsidR="00876F06">
        <w:rPr>
          <w:sz w:val="24"/>
          <w:szCs w:val="24"/>
          <w:lang w:val="id-ID"/>
        </w:rPr>
        <w:fldChar w:fldCharType="begin"/>
      </w:r>
      <w:r w:rsidR="00876F06">
        <w:rPr>
          <w:sz w:val="24"/>
          <w:szCs w:val="24"/>
          <w:lang w:val="id-ID"/>
        </w:rPr>
        <w:instrText xml:space="preserve"> ADDIN ZOTERO_ITEM CSL_CITATION {"citationID":"tEzCQ410","properties":{"formattedCitation":"(Rahardi, 2005)","plainCitation":"(Rahardi, 2005)","noteIndex":0},"citationItems":[{"id":947,"uris":["http://zotero.org/users/8725322/items/FZ7TGP89"],"itemData":{"id":947,"type":"book","abstract":"Pragmatics and imperatives used in Indonesian language","call-number":"PL5073 .R245 2005","event-place":"Ciracas, Jakarta","ISBN":"978-979-781-160-0","note":"ZSCC: 0001579","number-of-pages":"182","publisher":"Erlangga","publisher-place":"Ciracas, Jakarta","source":"Library of Congress ISBN","title":"Pragmatik: kesantunan imperatif bahasa Indonesia","title-short":"Pragmatik","author":[{"family":"Rahardi","given":"R. Kunjana"}],"issued":{"date-parts":[["2005"]]}}}],"schema":"https://github.com/citation-style-language/schema/raw/master/csl-citation.json"} </w:instrText>
      </w:r>
      <w:r w:rsidR="00876F06">
        <w:rPr>
          <w:sz w:val="24"/>
          <w:szCs w:val="24"/>
          <w:lang w:val="id-ID"/>
        </w:rPr>
        <w:fldChar w:fldCharType="separate"/>
      </w:r>
      <w:r w:rsidR="003D147D" w:rsidRPr="003D147D">
        <w:rPr>
          <w:sz w:val="24"/>
        </w:rPr>
        <w:t>(Rahardi, 2005)</w:t>
      </w:r>
      <w:r w:rsidR="00876F06">
        <w:rPr>
          <w:sz w:val="24"/>
          <w:szCs w:val="24"/>
          <w:lang w:val="id-ID"/>
        </w:rPr>
        <w:fldChar w:fldCharType="end"/>
      </w:r>
      <w:r w:rsidR="00876F06">
        <w:rPr>
          <w:sz w:val="24"/>
          <w:szCs w:val="24"/>
          <w:lang w:val="id-ID"/>
        </w:rPr>
        <w:t xml:space="preserve">. </w:t>
      </w:r>
    </w:p>
    <w:p w14:paraId="75276075" w14:textId="50BA8C6D" w:rsidR="001E53D3" w:rsidRPr="001E53D3" w:rsidRDefault="00876F06" w:rsidP="00597400">
      <w:pPr>
        <w:pStyle w:val="BodyText"/>
        <w:ind w:firstLine="709"/>
        <w:rPr>
          <w:sz w:val="24"/>
          <w:szCs w:val="24"/>
          <w:lang w:val="id-ID"/>
        </w:rPr>
      </w:pPr>
      <w:r>
        <w:rPr>
          <w:sz w:val="24"/>
          <w:szCs w:val="24"/>
          <w:lang w:val="id-ID"/>
        </w:rPr>
        <w:t>T</w:t>
      </w:r>
      <w:r w:rsidR="001E53D3" w:rsidRPr="001E53D3">
        <w:rPr>
          <w:sz w:val="24"/>
          <w:szCs w:val="24"/>
        </w:rPr>
        <w:t xml:space="preserve">uturan yang mengandung makna pragmatik umpatan, </w:t>
      </w:r>
      <w:r>
        <w:rPr>
          <w:sz w:val="24"/>
          <w:szCs w:val="24"/>
          <w:lang w:val="id-ID"/>
        </w:rPr>
        <w:t xml:space="preserve">juga tidak ditemukan dalam penelitian ini. </w:t>
      </w:r>
      <w:r w:rsidR="00A94333">
        <w:rPr>
          <w:sz w:val="24"/>
          <w:szCs w:val="24"/>
          <w:lang w:val="id-ID"/>
        </w:rPr>
        <w:t xml:space="preserve">Umpatan memiliki makna pragmatik </w:t>
      </w:r>
      <w:r w:rsidR="001E53D3" w:rsidRPr="001E53D3">
        <w:rPr>
          <w:sz w:val="24"/>
          <w:szCs w:val="24"/>
        </w:rPr>
        <w:t>sangat tidak sopan</w:t>
      </w:r>
      <w:r w:rsidR="00A94333">
        <w:rPr>
          <w:sz w:val="24"/>
          <w:szCs w:val="24"/>
          <w:lang w:val="id-ID"/>
        </w:rPr>
        <w:t xml:space="preserve">, oleh karenanya </w:t>
      </w:r>
      <w:r w:rsidR="001E53D3" w:rsidRPr="001E53D3">
        <w:rPr>
          <w:sz w:val="24"/>
          <w:szCs w:val="24"/>
        </w:rPr>
        <w:t xml:space="preserve">guru </w:t>
      </w:r>
      <w:r w:rsidR="00A94333">
        <w:rPr>
          <w:sz w:val="24"/>
          <w:szCs w:val="24"/>
          <w:lang w:val="id-ID"/>
        </w:rPr>
        <w:t xml:space="preserve">menghindari </w:t>
      </w:r>
      <w:r w:rsidR="001E53D3" w:rsidRPr="001E53D3">
        <w:rPr>
          <w:sz w:val="24"/>
          <w:szCs w:val="24"/>
        </w:rPr>
        <w:t xml:space="preserve">menggunakan kata-kata yang </w:t>
      </w:r>
      <w:r w:rsidR="00A94333">
        <w:rPr>
          <w:sz w:val="24"/>
          <w:szCs w:val="24"/>
          <w:lang w:val="id-ID"/>
        </w:rPr>
        <w:t xml:space="preserve">bermakna </w:t>
      </w:r>
      <w:r w:rsidR="001E53D3" w:rsidRPr="001E53D3">
        <w:rPr>
          <w:sz w:val="24"/>
          <w:szCs w:val="24"/>
        </w:rPr>
        <w:t>tidak baik pada siswanya</w:t>
      </w:r>
      <w:r w:rsidR="00A94333">
        <w:rPr>
          <w:sz w:val="24"/>
          <w:szCs w:val="24"/>
          <w:lang w:val="id-ID"/>
        </w:rPr>
        <w:t xml:space="preserve">. </w:t>
      </w:r>
      <w:r w:rsidR="00BB32C5">
        <w:rPr>
          <w:sz w:val="24"/>
          <w:szCs w:val="24"/>
          <w:lang w:val="id-ID"/>
        </w:rPr>
        <w:t xml:space="preserve">Umpatan biasanya digunakan untuk melampiaskan kekesalan, rasa benci, marah, atau dendam kepada orang lain secara verbal </w:t>
      </w:r>
      <w:r w:rsidR="00BB32C5">
        <w:rPr>
          <w:sz w:val="24"/>
          <w:szCs w:val="24"/>
          <w:lang w:val="id-ID"/>
        </w:rPr>
        <w:fldChar w:fldCharType="begin"/>
      </w:r>
      <w:r w:rsidR="00BB32C5">
        <w:rPr>
          <w:sz w:val="24"/>
          <w:szCs w:val="24"/>
          <w:lang w:val="id-ID"/>
        </w:rPr>
        <w:instrText xml:space="preserve"> ADDIN ZOTERO_ITEM CSL_CITATION {"citationID":"Ki4NxcFK","properties":{"formattedCitation":"(Sumadyo, 2013, hlm. 200)","plainCitation":"(Sumadyo, 2013, hlm. 200)","noteIndex":0},"citationItems":[{"id":1022,"uris":["http://zotero.org/users/8725322/items/WIZ3A55A"],"itemData":{"id":1022,"type":"paper-conference","container-title":"2nd International Seminar on Quality and Affordable Education (ISQAE 2013)","page":"197–201","source":"Google Scholar","title":"Sekilas Tentang Bentuk Umpatan Dalam Bahasa Indonesia","author":[{"family":"Sumadyo","given":"Bambang"}],"issued":{"date-parts":[["2013"]]}},"locator":"200"}],"schema":"https://github.com/citation-style-language/schema/raw/master/csl-citation.json"} </w:instrText>
      </w:r>
      <w:r w:rsidR="00BB32C5">
        <w:rPr>
          <w:sz w:val="24"/>
          <w:szCs w:val="24"/>
          <w:lang w:val="id-ID"/>
        </w:rPr>
        <w:fldChar w:fldCharType="separate"/>
      </w:r>
      <w:r w:rsidR="003D147D" w:rsidRPr="003D147D">
        <w:rPr>
          <w:sz w:val="24"/>
        </w:rPr>
        <w:t>(Sumadyo, 2013, hlm. 200)</w:t>
      </w:r>
      <w:r w:rsidR="00BB32C5">
        <w:rPr>
          <w:sz w:val="24"/>
          <w:szCs w:val="24"/>
          <w:lang w:val="id-ID"/>
        </w:rPr>
        <w:fldChar w:fldCharType="end"/>
      </w:r>
      <w:r w:rsidR="00BB32C5">
        <w:rPr>
          <w:sz w:val="24"/>
          <w:szCs w:val="24"/>
          <w:lang w:val="id-ID"/>
        </w:rPr>
        <w:t>. Guru cenderung memilih tidak mengujarkan umpatan agar siswa tidak mendapat contoh tuturan yang memiliki tingkat kesantunan rendah dan bercitarasa negatif</w:t>
      </w:r>
      <w:r w:rsidR="00570A58">
        <w:rPr>
          <w:sz w:val="24"/>
          <w:szCs w:val="24"/>
          <w:lang w:val="id-ID"/>
        </w:rPr>
        <w:t>, sebagai bentuk menanamkan karakter baik kepada siswa</w:t>
      </w:r>
      <w:r w:rsidR="00BB32C5">
        <w:rPr>
          <w:sz w:val="24"/>
          <w:szCs w:val="24"/>
          <w:lang w:val="id-ID"/>
        </w:rPr>
        <w:t>.</w:t>
      </w:r>
    </w:p>
    <w:p w14:paraId="19429C03" w14:textId="77777777" w:rsidR="00597400" w:rsidRPr="001E53D3" w:rsidRDefault="00597400" w:rsidP="00597400">
      <w:pPr>
        <w:pStyle w:val="BodyText"/>
        <w:ind w:firstLine="0"/>
        <w:rPr>
          <w:bCs/>
          <w:sz w:val="24"/>
          <w:szCs w:val="24"/>
          <w:lang w:val="id-ID"/>
        </w:rPr>
      </w:pPr>
    </w:p>
    <w:p w14:paraId="2B67CF92" w14:textId="77777777" w:rsidR="00597400" w:rsidRPr="00961CD2" w:rsidRDefault="00597400" w:rsidP="00597400">
      <w:pPr>
        <w:pStyle w:val="BodyText"/>
        <w:ind w:firstLine="0"/>
        <w:rPr>
          <w:b/>
          <w:sz w:val="24"/>
          <w:szCs w:val="24"/>
          <w:lang w:val="id-ID"/>
        </w:rPr>
      </w:pPr>
      <w:r w:rsidRPr="00961CD2">
        <w:rPr>
          <w:b/>
          <w:sz w:val="24"/>
          <w:szCs w:val="24"/>
          <w:lang w:val="id-ID"/>
        </w:rPr>
        <w:t>SIMPULAN</w:t>
      </w:r>
    </w:p>
    <w:p w14:paraId="7E603AE2" w14:textId="1FC6A142" w:rsidR="00570A58" w:rsidRPr="00570A58" w:rsidRDefault="00570A58" w:rsidP="001E53D3">
      <w:pPr>
        <w:pStyle w:val="BodyText"/>
        <w:ind w:firstLine="709"/>
        <w:rPr>
          <w:sz w:val="24"/>
          <w:szCs w:val="24"/>
          <w:lang w:val="id-ID"/>
        </w:rPr>
      </w:pPr>
      <w:r>
        <w:rPr>
          <w:sz w:val="24"/>
          <w:szCs w:val="24"/>
          <w:lang w:val="id-ID"/>
        </w:rPr>
        <w:t>H</w:t>
      </w:r>
      <w:r w:rsidR="001E53D3" w:rsidRPr="001E53D3">
        <w:rPr>
          <w:sz w:val="24"/>
          <w:szCs w:val="24"/>
        </w:rPr>
        <w:t>asil penelitian dan pembahasan</w:t>
      </w:r>
      <w:r>
        <w:rPr>
          <w:sz w:val="24"/>
          <w:szCs w:val="24"/>
          <w:lang w:val="id-ID"/>
        </w:rPr>
        <w:t xml:space="preserve"> </w:t>
      </w:r>
      <w:r w:rsidR="001E53D3" w:rsidRPr="001E53D3">
        <w:rPr>
          <w:sz w:val="24"/>
          <w:szCs w:val="24"/>
        </w:rPr>
        <w:t xml:space="preserve">dapat disimpulkan bahwa </w:t>
      </w:r>
      <w:r>
        <w:rPr>
          <w:sz w:val="24"/>
          <w:szCs w:val="24"/>
          <w:lang w:val="id-ID"/>
        </w:rPr>
        <w:t xml:space="preserve"> </w:t>
      </w:r>
      <w:r w:rsidR="001E53D3" w:rsidRPr="001E53D3">
        <w:rPr>
          <w:sz w:val="24"/>
          <w:szCs w:val="24"/>
        </w:rPr>
        <w:t xml:space="preserve">guru </w:t>
      </w:r>
      <w:r>
        <w:rPr>
          <w:sz w:val="24"/>
          <w:szCs w:val="24"/>
          <w:lang w:val="id-ID"/>
        </w:rPr>
        <w:t xml:space="preserve"> </w:t>
      </w:r>
      <w:r w:rsidRPr="001E53D3">
        <w:rPr>
          <w:sz w:val="24"/>
          <w:szCs w:val="24"/>
        </w:rPr>
        <w:t xml:space="preserve">Sekolah Dasar </w:t>
      </w:r>
      <w:r w:rsidR="001E53D3" w:rsidRPr="001E53D3">
        <w:rPr>
          <w:sz w:val="24"/>
          <w:szCs w:val="24"/>
        </w:rPr>
        <w:t xml:space="preserve">Negeri di kota Bengkulu, </w:t>
      </w:r>
      <w:r>
        <w:rPr>
          <w:sz w:val="24"/>
          <w:szCs w:val="24"/>
          <w:lang w:val="id-ID"/>
        </w:rPr>
        <w:t xml:space="preserve"> </w:t>
      </w:r>
      <w:r w:rsidR="001E53D3" w:rsidRPr="001E53D3">
        <w:rPr>
          <w:sz w:val="24"/>
          <w:szCs w:val="24"/>
        </w:rPr>
        <w:t xml:space="preserve">menggunakan tuturan pragmatik imperatif, </w:t>
      </w:r>
      <w:r>
        <w:rPr>
          <w:sz w:val="24"/>
          <w:szCs w:val="24"/>
          <w:lang w:val="id-ID"/>
        </w:rPr>
        <w:t>sesuai dengan kebutuhan pembelajaran.  T</w:t>
      </w:r>
      <w:r w:rsidR="001E53D3" w:rsidRPr="001E53D3">
        <w:rPr>
          <w:sz w:val="24"/>
          <w:szCs w:val="24"/>
        </w:rPr>
        <w:t xml:space="preserve">uturan </w:t>
      </w:r>
      <w:r>
        <w:rPr>
          <w:sz w:val="24"/>
          <w:szCs w:val="24"/>
          <w:lang w:val="id-ID"/>
        </w:rPr>
        <w:t xml:space="preserve"> </w:t>
      </w:r>
      <w:r w:rsidR="001E53D3" w:rsidRPr="001E53D3">
        <w:rPr>
          <w:sz w:val="24"/>
          <w:szCs w:val="24"/>
        </w:rPr>
        <w:t xml:space="preserve">imperatif </w:t>
      </w:r>
      <w:r>
        <w:rPr>
          <w:sz w:val="24"/>
          <w:szCs w:val="24"/>
          <w:lang w:val="id-ID"/>
        </w:rPr>
        <w:t xml:space="preserve">yang diujarkan guru meliputi </w:t>
      </w:r>
      <w:r w:rsidR="001E53D3" w:rsidRPr="001E53D3">
        <w:rPr>
          <w:sz w:val="24"/>
          <w:szCs w:val="24"/>
        </w:rPr>
        <w:t xml:space="preserve">imperatif perintah, suruhan, permintaan, permohonan, desakan, bujukan, imbauan, pesilaan, ajakan, permintaan izin, mengizinkan, larangan, harapan, umpatan, pemberian ucapan selamat, </w:t>
      </w:r>
      <w:r>
        <w:rPr>
          <w:sz w:val="24"/>
          <w:szCs w:val="24"/>
          <w:lang w:val="id-ID"/>
        </w:rPr>
        <w:t xml:space="preserve">dan </w:t>
      </w:r>
      <w:r w:rsidR="001E53D3" w:rsidRPr="001E53D3">
        <w:rPr>
          <w:sz w:val="24"/>
          <w:szCs w:val="24"/>
        </w:rPr>
        <w:t>anjuran</w:t>
      </w:r>
      <w:r>
        <w:rPr>
          <w:sz w:val="24"/>
          <w:szCs w:val="24"/>
          <w:lang w:val="id-ID"/>
        </w:rPr>
        <w:t>. Tuturan imperatif digunakan untuk mengaktifkan proses belajar mengajar.</w:t>
      </w:r>
      <w:r w:rsidR="00734721">
        <w:rPr>
          <w:sz w:val="24"/>
          <w:szCs w:val="24"/>
          <w:lang w:val="id-ID"/>
        </w:rPr>
        <w:t xml:space="preserve"> Sebab, siswa belum memiliki tanggung jawab dan kesadaran akan pentingnya belajar untuk pengembangan potensi diri.</w:t>
      </w:r>
    </w:p>
    <w:p w14:paraId="557EB20A" w14:textId="1E2A872B" w:rsidR="001E53D3" w:rsidRPr="001E53D3" w:rsidRDefault="001E53D3" w:rsidP="001E53D3">
      <w:pPr>
        <w:pStyle w:val="BodyText"/>
        <w:ind w:firstLine="709"/>
        <w:rPr>
          <w:sz w:val="24"/>
          <w:szCs w:val="24"/>
        </w:rPr>
      </w:pPr>
      <w:r w:rsidRPr="001E53D3">
        <w:rPr>
          <w:sz w:val="24"/>
          <w:szCs w:val="24"/>
        </w:rPr>
        <w:t xml:space="preserve">Pada proses kegiatan belajar mengajar, guru cenderung </w:t>
      </w:r>
      <w:r w:rsidR="00734721">
        <w:rPr>
          <w:sz w:val="24"/>
          <w:szCs w:val="24"/>
          <w:lang w:val="id-ID"/>
        </w:rPr>
        <w:t xml:space="preserve">memilih bentuk </w:t>
      </w:r>
      <w:r w:rsidRPr="001E53D3">
        <w:rPr>
          <w:sz w:val="24"/>
          <w:szCs w:val="24"/>
        </w:rPr>
        <w:t>bahasa yang halus</w:t>
      </w:r>
      <w:r w:rsidR="00734721">
        <w:rPr>
          <w:sz w:val="24"/>
          <w:szCs w:val="24"/>
          <w:lang w:val="id-ID"/>
        </w:rPr>
        <w:t>, untuk membentuk karakter baik kepada siswa</w:t>
      </w:r>
      <w:r w:rsidRPr="001E53D3">
        <w:rPr>
          <w:sz w:val="24"/>
          <w:szCs w:val="24"/>
        </w:rPr>
        <w:t xml:space="preserve">. </w:t>
      </w:r>
      <w:r w:rsidR="00734721">
        <w:rPr>
          <w:sz w:val="24"/>
          <w:szCs w:val="24"/>
          <w:lang w:val="id-ID"/>
        </w:rPr>
        <w:t xml:space="preserve">Guru tidak mengujarkan imperatif umpatan dalam pembelajaran, agar siswa tidak mencontoh bentuk pelampiasan verbal untuk kemarahan, kekesalan, dendam atau perasaan negatif lainnya. Namun demikian, guru juga tetap </w:t>
      </w:r>
      <w:r w:rsidR="00F70498">
        <w:rPr>
          <w:sz w:val="24"/>
          <w:szCs w:val="24"/>
          <w:lang w:val="id-ID"/>
        </w:rPr>
        <w:t xml:space="preserve">berupaya menyelamatkan harga dirinya, dengan memilih tidak mengujarkan tuturan imperatif permohonan.  Guru SD di kota </w:t>
      </w:r>
      <w:r w:rsidR="00F70498">
        <w:rPr>
          <w:sz w:val="24"/>
          <w:szCs w:val="24"/>
          <w:lang w:val="id-ID"/>
        </w:rPr>
        <w:lastRenderedPageBreak/>
        <w:t xml:space="preserve">Bengkulu tidak menuturkan imperatif “ngelulu”, karena menyadari kompetensi berbahasa siswa belum lengkap. </w:t>
      </w:r>
    </w:p>
    <w:p w14:paraId="518F56C0" w14:textId="609042E7" w:rsidR="005F2CE4" w:rsidRDefault="00F70498" w:rsidP="00597400">
      <w:pPr>
        <w:pStyle w:val="BodyText"/>
        <w:ind w:firstLine="0"/>
        <w:rPr>
          <w:b/>
          <w:sz w:val="24"/>
          <w:szCs w:val="24"/>
          <w:lang w:val="id-ID"/>
        </w:rPr>
      </w:pPr>
      <w:r>
        <w:rPr>
          <w:sz w:val="24"/>
          <w:szCs w:val="24"/>
          <w:lang w:val="id-ID"/>
        </w:rPr>
        <w:t xml:space="preserve"> </w:t>
      </w:r>
    </w:p>
    <w:p w14:paraId="7A236260" w14:textId="36FBCABF" w:rsidR="00597400" w:rsidRDefault="00C8158A" w:rsidP="00597400">
      <w:pPr>
        <w:pStyle w:val="BodyText"/>
        <w:ind w:firstLine="0"/>
        <w:rPr>
          <w:b/>
          <w:sz w:val="24"/>
          <w:szCs w:val="24"/>
          <w:lang w:val="id-ID"/>
        </w:rPr>
      </w:pPr>
      <w:r>
        <w:rPr>
          <w:b/>
          <w:sz w:val="24"/>
          <w:szCs w:val="24"/>
          <w:lang w:val="id-ID"/>
        </w:rPr>
        <w:t>REFERENCE</w:t>
      </w:r>
    </w:p>
    <w:p w14:paraId="56A20126" w14:textId="77777777" w:rsidR="003D147D" w:rsidRPr="003D147D" w:rsidRDefault="00153D33" w:rsidP="003D147D">
      <w:pPr>
        <w:pStyle w:val="Bibliography"/>
        <w:ind w:left="720" w:hanging="720"/>
        <w:jc w:val="left"/>
        <w:rPr>
          <w:sz w:val="24"/>
        </w:rPr>
      </w:pPr>
      <w:r w:rsidRPr="00023FBD">
        <w:rPr>
          <w:b/>
          <w:lang w:val="id-ID"/>
        </w:rPr>
        <w:fldChar w:fldCharType="begin"/>
      </w:r>
      <w:r w:rsidR="003D147D">
        <w:rPr>
          <w:b/>
          <w:lang w:val="id-ID"/>
        </w:rPr>
        <w:instrText xml:space="preserve"> ADDIN ZOTERO_BIBL {"uncited":[],"omitted":[],"custom":[]} CSL_BIBLIOGRAPHY </w:instrText>
      </w:r>
      <w:r w:rsidRPr="00023FBD">
        <w:rPr>
          <w:b/>
          <w:lang w:val="id-ID"/>
        </w:rPr>
        <w:fldChar w:fldCharType="separate"/>
      </w:r>
      <w:r w:rsidR="003D147D" w:rsidRPr="003D147D">
        <w:rPr>
          <w:sz w:val="24"/>
        </w:rPr>
        <w:t xml:space="preserve">Alwi, H., &amp; Moeliono, A. M. (2000). </w:t>
      </w:r>
      <w:r w:rsidR="003D147D" w:rsidRPr="003D147D">
        <w:rPr>
          <w:i/>
          <w:iCs/>
          <w:sz w:val="24"/>
        </w:rPr>
        <w:t>Tata bahasa baku bahasa Indonesia</w:t>
      </w:r>
      <w:r w:rsidR="003D147D" w:rsidRPr="003D147D">
        <w:rPr>
          <w:sz w:val="24"/>
        </w:rPr>
        <w:t>. Departemen Pendidikan dan Kebudayaan, Republik Indonesia. https://books.google.co.id/books?id=tRf6jwEACAAJ</w:t>
      </w:r>
    </w:p>
    <w:p w14:paraId="2012E38D" w14:textId="77777777" w:rsidR="003D147D" w:rsidRPr="003D147D" w:rsidRDefault="003D147D" w:rsidP="003D147D">
      <w:pPr>
        <w:pStyle w:val="Bibliography"/>
        <w:ind w:left="720" w:hanging="720"/>
        <w:jc w:val="left"/>
        <w:rPr>
          <w:sz w:val="24"/>
        </w:rPr>
      </w:pPr>
      <w:r w:rsidRPr="003D147D">
        <w:rPr>
          <w:sz w:val="24"/>
        </w:rPr>
        <w:t xml:space="preserve">Eriyanti, R. W. (2014). KONSTRUKSI IDEOLOGI BAHASA GURU DALAM PEMBELAJARAN DI KELAS. </w:t>
      </w:r>
      <w:r w:rsidRPr="003D147D">
        <w:rPr>
          <w:i/>
          <w:iCs/>
          <w:sz w:val="24"/>
        </w:rPr>
        <w:t>LITERA</w:t>
      </w:r>
      <w:r w:rsidRPr="003D147D">
        <w:rPr>
          <w:sz w:val="24"/>
        </w:rPr>
        <w:t xml:space="preserve">, </w:t>
      </w:r>
      <w:r w:rsidRPr="003D147D">
        <w:rPr>
          <w:i/>
          <w:iCs/>
          <w:sz w:val="24"/>
        </w:rPr>
        <w:t>13</w:t>
      </w:r>
      <w:r w:rsidRPr="003D147D">
        <w:rPr>
          <w:sz w:val="24"/>
        </w:rPr>
        <w:t>(1). https://doi.org/10.21831/ltr.v13i1.1903</w:t>
      </w:r>
    </w:p>
    <w:p w14:paraId="0FB05C69" w14:textId="77777777" w:rsidR="003D147D" w:rsidRPr="003D147D" w:rsidRDefault="003D147D" w:rsidP="003D147D">
      <w:pPr>
        <w:pStyle w:val="Bibliography"/>
        <w:ind w:left="720" w:hanging="720"/>
        <w:jc w:val="left"/>
        <w:rPr>
          <w:sz w:val="24"/>
        </w:rPr>
      </w:pPr>
      <w:r w:rsidRPr="003D147D">
        <w:rPr>
          <w:sz w:val="24"/>
        </w:rPr>
        <w:t xml:space="preserve">Keraf, G. (1991). </w:t>
      </w:r>
      <w:r w:rsidRPr="003D147D">
        <w:rPr>
          <w:i/>
          <w:iCs/>
          <w:sz w:val="24"/>
        </w:rPr>
        <w:t>Tata bahasa rujukan Bahasa Indonesia</w:t>
      </w:r>
      <w:r w:rsidRPr="003D147D">
        <w:rPr>
          <w:sz w:val="24"/>
        </w:rPr>
        <w:t>. Grasindo.</w:t>
      </w:r>
    </w:p>
    <w:p w14:paraId="7BD5E6DB" w14:textId="77777777" w:rsidR="003D147D" w:rsidRPr="003D147D" w:rsidRDefault="003D147D" w:rsidP="003D147D">
      <w:pPr>
        <w:pStyle w:val="Bibliography"/>
        <w:ind w:left="720" w:hanging="720"/>
        <w:jc w:val="left"/>
        <w:rPr>
          <w:sz w:val="24"/>
        </w:rPr>
      </w:pPr>
      <w:r w:rsidRPr="003D147D">
        <w:rPr>
          <w:sz w:val="24"/>
        </w:rPr>
        <w:t xml:space="preserve">Kridalaksana, H. (2008). </w:t>
      </w:r>
      <w:r w:rsidRPr="003D147D">
        <w:rPr>
          <w:i/>
          <w:iCs/>
          <w:sz w:val="24"/>
        </w:rPr>
        <w:t>Kamus linguistik</w:t>
      </w:r>
      <w:r w:rsidRPr="003D147D">
        <w:rPr>
          <w:sz w:val="24"/>
        </w:rPr>
        <w:t>. Gramedia Pustaka Utama.</w:t>
      </w:r>
    </w:p>
    <w:p w14:paraId="58066109" w14:textId="77777777" w:rsidR="003D147D" w:rsidRPr="003D147D" w:rsidRDefault="003D147D" w:rsidP="003D147D">
      <w:pPr>
        <w:pStyle w:val="Bibliography"/>
        <w:ind w:left="720" w:hanging="720"/>
        <w:jc w:val="left"/>
        <w:rPr>
          <w:sz w:val="24"/>
        </w:rPr>
      </w:pPr>
      <w:r w:rsidRPr="003D147D">
        <w:rPr>
          <w:sz w:val="24"/>
        </w:rPr>
        <w:t xml:space="preserve">Nurzafira, I., Nurhadi, N., &amp; Martutik, M. (2020). Kesantunan imperatif guru bahasa Indonesia dalam interaksi kelas. </w:t>
      </w:r>
      <w:r w:rsidRPr="003D147D">
        <w:rPr>
          <w:i/>
          <w:iCs/>
          <w:sz w:val="24"/>
        </w:rPr>
        <w:t>Aksara: Jurnal Bahasa dan Sastra</w:t>
      </w:r>
      <w:r w:rsidRPr="003D147D">
        <w:rPr>
          <w:sz w:val="24"/>
        </w:rPr>
        <w:t xml:space="preserve">, </w:t>
      </w:r>
      <w:r w:rsidRPr="003D147D">
        <w:rPr>
          <w:i/>
          <w:iCs/>
          <w:sz w:val="24"/>
        </w:rPr>
        <w:t>21</w:t>
      </w:r>
      <w:r w:rsidRPr="003D147D">
        <w:rPr>
          <w:sz w:val="24"/>
        </w:rPr>
        <w:t>(1), 88–101.</w:t>
      </w:r>
    </w:p>
    <w:p w14:paraId="07C56B51" w14:textId="77777777" w:rsidR="003D147D" w:rsidRPr="003D147D" w:rsidRDefault="003D147D" w:rsidP="003D147D">
      <w:pPr>
        <w:pStyle w:val="Bibliography"/>
        <w:ind w:left="720" w:hanging="720"/>
        <w:jc w:val="left"/>
        <w:rPr>
          <w:sz w:val="24"/>
        </w:rPr>
      </w:pPr>
      <w:r w:rsidRPr="003D147D">
        <w:rPr>
          <w:sz w:val="24"/>
        </w:rPr>
        <w:t xml:space="preserve">Prihantoro, P. (2014). APAKAH ANAK BISA BERPRAGMATIK? </w:t>
      </w:r>
      <w:r w:rsidRPr="003D147D">
        <w:rPr>
          <w:i/>
          <w:iCs/>
          <w:sz w:val="24"/>
        </w:rPr>
        <w:t>PROSIDING PRASASTI</w:t>
      </w:r>
      <w:r w:rsidRPr="003D147D">
        <w:rPr>
          <w:sz w:val="24"/>
        </w:rPr>
        <w:t>, 166–172. https://doi.org/10.20961/pras.v0i0.484.g448</w:t>
      </w:r>
    </w:p>
    <w:p w14:paraId="3BB2BC1F" w14:textId="77777777" w:rsidR="003D147D" w:rsidRPr="003D147D" w:rsidRDefault="003D147D" w:rsidP="003D147D">
      <w:pPr>
        <w:pStyle w:val="Bibliography"/>
        <w:ind w:left="720" w:hanging="720"/>
        <w:jc w:val="left"/>
        <w:rPr>
          <w:sz w:val="24"/>
        </w:rPr>
      </w:pPr>
      <w:r w:rsidRPr="003D147D">
        <w:rPr>
          <w:sz w:val="24"/>
        </w:rPr>
        <w:t xml:space="preserve">Rachmah, H. (2012). Strategi Pembelajaran Aktif Di Sekolah Dasar. </w:t>
      </w:r>
      <w:r w:rsidRPr="003D147D">
        <w:rPr>
          <w:i/>
          <w:iCs/>
          <w:sz w:val="24"/>
        </w:rPr>
        <w:t>Jurnal Ilmiah Widya</w:t>
      </w:r>
      <w:r w:rsidRPr="003D147D">
        <w:rPr>
          <w:sz w:val="24"/>
        </w:rPr>
        <w:t xml:space="preserve">, </w:t>
      </w:r>
      <w:r w:rsidRPr="003D147D">
        <w:rPr>
          <w:i/>
          <w:iCs/>
          <w:sz w:val="24"/>
        </w:rPr>
        <w:t>218715</w:t>
      </w:r>
      <w:r w:rsidRPr="003D147D">
        <w:rPr>
          <w:sz w:val="24"/>
        </w:rPr>
        <w:t>.</w:t>
      </w:r>
    </w:p>
    <w:p w14:paraId="52E7C5DB" w14:textId="77777777" w:rsidR="003D147D" w:rsidRPr="003D147D" w:rsidRDefault="003D147D" w:rsidP="003D147D">
      <w:pPr>
        <w:pStyle w:val="Bibliography"/>
        <w:ind w:left="720" w:hanging="720"/>
        <w:jc w:val="left"/>
        <w:rPr>
          <w:sz w:val="24"/>
        </w:rPr>
      </w:pPr>
      <w:r w:rsidRPr="003D147D">
        <w:rPr>
          <w:sz w:val="24"/>
        </w:rPr>
        <w:t xml:space="preserve">Rahardi, R. K. (1999). Imperatif dalam bahasa Indonesia: Penanda-penanda kesantunan linguistiknya. </w:t>
      </w:r>
      <w:r w:rsidRPr="003D147D">
        <w:rPr>
          <w:i/>
          <w:iCs/>
          <w:sz w:val="24"/>
        </w:rPr>
        <w:t>Humaniora</w:t>
      </w:r>
      <w:r w:rsidRPr="003D147D">
        <w:rPr>
          <w:sz w:val="24"/>
        </w:rPr>
        <w:t xml:space="preserve">, </w:t>
      </w:r>
      <w:r w:rsidRPr="003D147D">
        <w:rPr>
          <w:i/>
          <w:iCs/>
          <w:sz w:val="24"/>
        </w:rPr>
        <w:t>11</w:t>
      </w:r>
      <w:r w:rsidRPr="003D147D">
        <w:rPr>
          <w:sz w:val="24"/>
        </w:rPr>
        <w:t>(2), 16–23.</w:t>
      </w:r>
    </w:p>
    <w:p w14:paraId="209E3F2C" w14:textId="77777777" w:rsidR="003D147D" w:rsidRPr="003D147D" w:rsidRDefault="003D147D" w:rsidP="003D147D">
      <w:pPr>
        <w:pStyle w:val="Bibliography"/>
        <w:ind w:left="720" w:hanging="720"/>
        <w:jc w:val="left"/>
        <w:rPr>
          <w:sz w:val="24"/>
        </w:rPr>
      </w:pPr>
      <w:r w:rsidRPr="003D147D">
        <w:rPr>
          <w:sz w:val="24"/>
        </w:rPr>
        <w:t xml:space="preserve">Rahardi, R. K. (2005). </w:t>
      </w:r>
      <w:r w:rsidRPr="003D147D">
        <w:rPr>
          <w:i/>
          <w:iCs/>
          <w:sz w:val="24"/>
        </w:rPr>
        <w:t>Pragmatik: Kesantunan imperatif bahasa Indonesia</w:t>
      </w:r>
      <w:r w:rsidRPr="003D147D">
        <w:rPr>
          <w:sz w:val="24"/>
        </w:rPr>
        <w:t>. Erlangga.</w:t>
      </w:r>
    </w:p>
    <w:p w14:paraId="71EA41F0" w14:textId="77777777" w:rsidR="003D147D" w:rsidRPr="003D147D" w:rsidRDefault="003D147D" w:rsidP="003D147D">
      <w:pPr>
        <w:pStyle w:val="Bibliography"/>
        <w:ind w:left="720" w:hanging="720"/>
        <w:jc w:val="left"/>
        <w:rPr>
          <w:sz w:val="24"/>
        </w:rPr>
      </w:pPr>
      <w:r w:rsidRPr="003D147D">
        <w:rPr>
          <w:sz w:val="24"/>
        </w:rPr>
        <w:t xml:space="preserve">Rahayu, G. F. P. (2017). </w:t>
      </w:r>
      <w:r w:rsidRPr="003D147D">
        <w:rPr>
          <w:i/>
          <w:iCs/>
          <w:sz w:val="24"/>
        </w:rPr>
        <w:t>Maksud Tuturan Imperatif Pada Tuturan Guru Kepada Siswa Kelas VII dan VIII dalam Pembelajaran Bahasa Indonesia di Kelas: Suatu Kajian Pragmatik</w:t>
      </w:r>
      <w:r w:rsidRPr="003D147D">
        <w:rPr>
          <w:sz w:val="24"/>
        </w:rPr>
        <w:t>. Skripsi. Program Studi Pendidikan Bahasa Sastra Indonesia Universitas Sanata ….</w:t>
      </w:r>
    </w:p>
    <w:p w14:paraId="42F094EA" w14:textId="77777777" w:rsidR="003D147D" w:rsidRPr="003D147D" w:rsidRDefault="003D147D" w:rsidP="003D147D">
      <w:pPr>
        <w:pStyle w:val="Bibliography"/>
        <w:ind w:left="720" w:hanging="720"/>
        <w:jc w:val="left"/>
        <w:rPr>
          <w:sz w:val="24"/>
        </w:rPr>
      </w:pPr>
      <w:r w:rsidRPr="003D147D">
        <w:rPr>
          <w:sz w:val="24"/>
        </w:rPr>
        <w:t xml:space="preserve">Sudjalil, S., &amp; Mujianto, G. (2017). </w:t>
      </w:r>
      <w:r w:rsidRPr="003D147D">
        <w:rPr>
          <w:i/>
          <w:iCs/>
          <w:sz w:val="24"/>
        </w:rPr>
        <w:t>Strategi imperatif verbal guru dalam penanaman nilai karakter pada siswa SMA unggulan di Malang</w:t>
      </w:r>
      <w:r w:rsidRPr="003D147D">
        <w:rPr>
          <w:sz w:val="24"/>
        </w:rPr>
        <w:t xml:space="preserve"> [PhD Thesis]. Udayana University.</w:t>
      </w:r>
    </w:p>
    <w:p w14:paraId="228DB13F" w14:textId="77777777" w:rsidR="003D147D" w:rsidRPr="003D147D" w:rsidRDefault="003D147D" w:rsidP="003D147D">
      <w:pPr>
        <w:pStyle w:val="Bibliography"/>
        <w:ind w:left="720" w:hanging="720"/>
        <w:jc w:val="left"/>
        <w:rPr>
          <w:sz w:val="24"/>
        </w:rPr>
      </w:pPr>
      <w:r w:rsidRPr="003D147D">
        <w:rPr>
          <w:sz w:val="24"/>
        </w:rPr>
        <w:t xml:space="preserve">Sumadyo, B. (2013). Sekilas Tentang Bentuk Umpatan Dalam Bahasa Indonesia. </w:t>
      </w:r>
      <w:r w:rsidRPr="003D147D">
        <w:rPr>
          <w:i/>
          <w:iCs/>
          <w:sz w:val="24"/>
        </w:rPr>
        <w:t>2nd International Seminar on Quality and Affordable Education (ISQAE 2013)</w:t>
      </w:r>
      <w:r w:rsidRPr="003D147D">
        <w:rPr>
          <w:sz w:val="24"/>
        </w:rPr>
        <w:t>, 197–201.</w:t>
      </w:r>
    </w:p>
    <w:p w14:paraId="30D5885E" w14:textId="77777777" w:rsidR="003D147D" w:rsidRPr="003D147D" w:rsidRDefault="003D147D" w:rsidP="003D147D">
      <w:pPr>
        <w:pStyle w:val="Bibliography"/>
        <w:ind w:left="720" w:hanging="720"/>
        <w:jc w:val="left"/>
        <w:rPr>
          <w:sz w:val="24"/>
        </w:rPr>
      </w:pPr>
      <w:r w:rsidRPr="003D147D">
        <w:rPr>
          <w:sz w:val="24"/>
        </w:rPr>
        <w:t xml:space="preserve">Utami, M. P., &amp; Prayitno, H. J. (2016). </w:t>
      </w:r>
      <w:r w:rsidRPr="003D147D">
        <w:rPr>
          <w:i/>
          <w:iCs/>
          <w:sz w:val="24"/>
        </w:rPr>
        <w:t>Bentuk Tuturan Imperatif dan Satuan Lingual Pembentuk Maksud Imperatif Guru-Siswa dalam Kegiatan Belajar Mengajar di Lingkungan SD Berlatar Belakang Budaya Jawa</w:t>
      </w:r>
      <w:r w:rsidRPr="003D147D">
        <w:rPr>
          <w:sz w:val="24"/>
        </w:rPr>
        <w:t xml:space="preserve"> [PhD Thesis]. Universitas Muhammadiyah Surakarta.</w:t>
      </w:r>
    </w:p>
    <w:p w14:paraId="0ADD46C2" w14:textId="77777777" w:rsidR="003D147D" w:rsidRPr="003D147D" w:rsidRDefault="003D147D" w:rsidP="003D147D">
      <w:pPr>
        <w:pStyle w:val="Bibliography"/>
        <w:ind w:left="720" w:hanging="720"/>
        <w:jc w:val="left"/>
        <w:rPr>
          <w:sz w:val="24"/>
        </w:rPr>
      </w:pPr>
      <w:r w:rsidRPr="003D147D">
        <w:rPr>
          <w:sz w:val="24"/>
        </w:rPr>
        <w:t xml:space="preserve">Waqori, H. (2018). Analisis Tuturan Imperatif Bahasa Jawa Guru Pada Siswa Kelas II Madrasah Ibtidaiyah Al-fattah Kota Malang. </w:t>
      </w:r>
      <w:r w:rsidRPr="003D147D">
        <w:rPr>
          <w:i/>
          <w:iCs/>
          <w:sz w:val="24"/>
        </w:rPr>
        <w:t>Al-Mudarris: Journal Of Education</w:t>
      </w:r>
      <w:r w:rsidRPr="003D147D">
        <w:rPr>
          <w:sz w:val="24"/>
        </w:rPr>
        <w:t xml:space="preserve">, </w:t>
      </w:r>
      <w:r w:rsidRPr="003D147D">
        <w:rPr>
          <w:i/>
          <w:iCs/>
          <w:sz w:val="24"/>
        </w:rPr>
        <w:t>1</w:t>
      </w:r>
      <w:r w:rsidRPr="003D147D">
        <w:rPr>
          <w:sz w:val="24"/>
        </w:rPr>
        <w:t>(1), 55–61.</w:t>
      </w:r>
    </w:p>
    <w:p w14:paraId="65F03453" w14:textId="77777777" w:rsidR="003D147D" w:rsidRPr="003D147D" w:rsidRDefault="003D147D" w:rsidP="003D147D">
      <w:pPr>
        <w:pStyle w:val="Bibliography"/>
        <w:ind w:left="720" w:hanging="720"/>
        <w:jc w:val="left"/>
        <w:rPr>
          <w:sz w:val="24"/>
        </w:rPr>
      </w:pPr>
      <w:r w:rsidRPr="003D147D">
        <w:rPr>
          <w:sz w:val="24"/>
        </w:rPr>
        <w:t xml:space="preserve">Wijayanti, W., &amp; Saputra, A. W. (2020). Realisasi Kesantunan Imperatif Guru Dalam Pembelajaran. </w:t>
      </w:r>
      <w:r w:rsidRPr="003D147D">
        <w:rPr>
          <w:i/>
          <w:iCs/>
          <w:sz w:val="24"/>
        </w:rPr>
        <w:t>Jurnal Pendidikan: Teori, Penelitian, dan Pengembangan</w:t>
      </w:r>
      <w:r w:rsidRPr="003D147D">
        <w:rPr>
          <w:sz w:val="24"/>
        </w:rPr>
        <w:t xml:space="preserve">, </w:t>
      </w:r>
      <w:r w:rsidRPr="003D147D">
        <w:rPr>
          <w:i/>
          <w:iCs/>
          <w:sz w:val="24"/>
        </w:rPr>
        <w:t>5</w:t>
      </w:r>
      <w:r w:rsidRPr="003D147D">
        <w:rPr>
          <w:sz w:val="24"/>
        </w:rPr>
        <w:t>(7), 991–997.</w:t>
      </w:r>
    </w:p>
    <w:p w14:paraId="4B1448AA" w14:textId="77777777" w:rsidR="003D147D" w:rsidRPr="003D147D" w:rsidRDefault="003D147D" w:rsidP="003D147D">
      <w:pPr>
        <w:pStyle w:val="Bibliography"/>
        <w:ind w:left="720" w:hanging="720"/>
        <w:jc w:val="left"/>
        <w:rPr>
          <w:sz w:val="24"/>
        </w:rPr>
      </w:pPr>
      <w:r w:rsidRPr="003D147D">
        <w:rPr>
          <w:sz w:val="24"/>
        </w:rPr>
        <w:t xml:space="preserve">Zandvoort, R. W. (1975). </w:t>
      </w:r>
      <w:r w:rsidRPr="003D147D">
        <w:rPr>
          <w:i/>
          <w:iCs/>
          <w:sz w:val="24"/>
        </w:rPr>
        <w:t>A Handbook of Englisch Grammar</w:t>
      </w:r>
      <w:r w:rsidRPr="003D147D">
        <w:rPr>
          <w:sz w:val="24"/>
        </w:rPr>
        <w:t xml:space="preserve"> (Seventh). Longman Group Ltd.</w:t>
      </w:r>
    </w:p>
    <w:p w14:paraId="2E74498D" w14:textId="4F0E7061" w:rsidR="005F2CE4" w:rsidRPr="00023FBD" w:rsidRDefault="00153D33" w:rsidP="003D147D">
      <w:pPr>
        <w:pStyle w:val="BodyText"/>
        <w:spacing w:line="240" w:lineRule="auto"/>
        <w:ind w:left="2160" w:hanging="720"/>
        <w:jc w:val="left"/>
        <w:rPr>
          <w:b/>
          <w:sz w:val="24"/>
          <w:szCs w:val="24"/>
          <w:lang w:val="id-ID"/>
        </w:rPr>
      </w:pPr>
      <w:r w:rsidRPr="00023FBD">
        <w:rPr>
          <w:b/>
          <w:sz w:val="24"/>
          <w:szCs w:val="24"/>
          <w:lang w:val="id-ID"/>
        </w:rPr>
        <w:fldChar w:fldCharType="end"/>
      </w:r>
    </w:p>
    <w:sectPr w:rsidR="005F2CE4" w:rsidRPr="00023FBD" w:rsidSect="00E510EF">
      <w:type w:val="continuous"/>
      <w:pgSz w:w="11909" w:h="16834" w:code="9"/>
      <w:pgMar w:top="1377" w:right="1134" w:bottom="1418" w:left="1134" w:header="426"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C8384" w14:textId="77777777" w:rsidR="00760BE7" w:rsidRDefault="00760BE7">
      <w:r>
        <w:separator/>
      </w:r>
    </w:p>
  </w:endnote>
  <w:endnote w:type="continuationSeparator" w:id="0">
    <w:p w14:paraId="1DA2BBB3" w14:textId="77777777" w:rsidR="00760BE7" w:rsidRDefault="00760B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B2833E" w14:textId="77777777" w:rsidR="00760BE7" w:rsidRDefault="00760BE7">
      <w:r>
        <w:separator/>
      </w:r>
    </w:p>
  </w:footnote>
  <w:footnote w:type="continuationSeparator" w:id="0">
    <w:p w14:paraId="44C24BEE" w14:textId="77777777" w:rsidR="00760BE7" w:rsidRDefault="00760B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A152A" w14:textId="77777777" w:rsidR="00E510EF" w:rsidRDefault="00597400">
    <w:pPr>
      <w:pStyle w:val="Header"/>
      <w:jc w:val="right"/>
    </w:pPr>
    <w:r>
      <w:fldChar w:fldCharType="begin"/>
    </w:r>
    <w:r>
      <w:instrText xml:space="preserve"> PAGE   \* MERGEFORMAT </w:instrText>
    </w:r>
    <w:r>
      <w:fldChar w:fldCharType="separate"/>
    </w:r>
    <w:r>
      <w:rPr>
        <w:noProof/>
      </w:rPr>
      <w:t>4</w:t>
    </w:r>
    <w:r>
      <w:fldChar w:fldCharType="end"/>
    </w:r>
  </w:p>
  <w:p w14:paraId="08AAB89D" w14:textId="77777777" w:rsidR="00E510EF" w:rsidRPr="003904DD" w:rsidRDefault="00E510EF" w:rsidP="00E510EF">
    <w:pPr>
      <w:pStyle w:val="Header"/>
      <w:tabs>
        <w:tab w:val="clear" w:pos="4513"/>
        <w:tab w:val="clear" w:pos="9026"/>
      </w:tabs>
      <w:jc w:val="both"/>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C82D19" w14:textId="53130044" w:rsidR="005E4A51" w:rsidRDefault="005E4A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6E3F64"/>
    <w:multiLevelType w:val="hybridMultilevel"/>
    <w:tmpl w:val="5776BED0"/>
    <w:lvl w:ilvl="0" w:tplc="CF2C4472">
      <w:start w:val="1"/>
      <w:numFmt w:val="lowerLetter"/>
      <w:lvlText w:val="%1)"/>
      <w:lvlJc w:val="left"/>
      <w:pPr>
        <w:ind w:left="6"/>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1" w:tplc="26B08690">
      <w:start w:val="1"/>
      <w:numFmt w:val="lowerLetter"/>
      <w:lvlText w:val="%2"/>
      <w:lvlJc w:val="left"/>
      <w:pPr>
        <w:ind w:left="191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2" w:tplc="A4306B24">
      <w:start w:val="1"/>
      <w:numFmt w:val="lowerRoman"/>
      <w:lvlText w:val="%3"/>
      <w:lvlJc w:val="left"/>
      <w:pPr>
        <w:ind w:left="263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3" w:tplc="C504A0B4">
      <w:start w:val="1"/>
      <w:numFmt w:val="decimal"/>
      <w:lvlText w:val="%4"/>
      <w:lvlJc w:val="left"/>
      <w:pPr>
        <w:ind w:left="335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4" w:tplc="AE487628">
      <w:start w:val="1"/>
      <w:numFmt w:val="lowerLetter"/>
      <w:lvlText w:val="%5"/>
      <w:lvlJc w:val="left"/>
      <w:pPr>
        <w:ind w:left="407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5" w:tplc="4FF25894">
      <w:start w:val="1"/>
      <w:numFmt w:val="lowerRoman"/>
      <w:lvlText w:val="%6"/>
      <w:lvlJc w:val="left"/>
      <w:pPr>
        <w:ind w:left="479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6" w:tplc="A0A67CA6">
      <w:start w:val="1"/>
      <w:numFmt w:val="decimal"/>
      <w:lvlText w:val="%7"/>
      <w:lvlJc w:val="left"/>
      <w:pPr>
        <w:ind w:left="551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7" w:tplc="6EBA696C">
      <w:start w:val="1"/>
      <w:numFmt w:val="lowerLetter"/>
      <w:lvlText w:val="%8"/>
      <w:lvlJc w:val="left"/>
      <w:pPr>
        <w:ind w:left="623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8" w:tplc="BAB66122">
      <w:start w:val="1"/>
      <w:numFmt w:val="lowerRoman"/>
      <w:lvlText w:val="%9"/>
      <w:lvlJc w:val="left"/>
      <w:pPr>
        <w:ind w:left="695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abstractNum>
  <w:abstractNum w:abstractNumId="1" w15:restartNumberingAfterBreak="0">
    <w:nsid w:val="19532F3B"/>
    <w:multiLevelType w:val="hybridMultilevel"/>
    <w:tmpl w:val="4322C79E"/>
    <w:lvl w:ilvl="0" w:tplc="9160AE62">
      <w:start w:val="1"/>
      <w:numFmt w:val="decimal"/>
      <w:lvlText w:val="%1)"/>
      <w:lvlJc w:val="left"/>
      <w:pPr>
        <w:ind w:left="1422"/>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1" w:tplc="8A5A41E8">
      <w:start w:val="1"/>
      <w:numFmt w:val="lowerLetter"/>
      <w:lvlText w:val="%2"/>
      <w:lvlJc w:val="left"/>
      <w:pPr>
        <w:ind w:left="191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2" w:tplc="E4FC5CD6">
      <w:start w:val="1"/>
      <w:numFmt w:val="lowerRoman"/>
      <w:lvlText w:val="%3"/>
      <w:lvlJc w:val="left"/>
      <w:pPr>
        <w:ind w:left="263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3" w:tplc="FD1E317E">
      <w:start w:val="1"/>
      <w:numFmt w:val="decimal"/>
      <w:lvlText w:val="%4"/>
      <w:lvlJc w:val="left"/>
      <w:pPr>
        <w:ind w:left="335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4" w:tplc="196A5346">
      <w:start w:val="1"/>
      <w:numFmt w:val="lowerLetter"/>
      <w:lvlText w:val="%5"/>
      <w:lvlJc w:val="left"/>
      <w:pPr>
        <w:ind w:left="407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5" w:tplc="FCD2A916">
      <w:start w:val="1"/>
      <w:numFmt w:val="lowerRoman"/>
      <w:lvlText w:val="%6"/>
      <w:lvlJc w:val="left"/>
      <w:pPr>
        <w:ind w:left="479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6" w:tplc="58924D16">
      <w:start w:val="1"/>
      <w:numFmt w:val="decimal"/>
      <w:lvlText w:val="%7"/>
      <w:lvlJc w:val="left"/>
      <w:pPr>
        <w:ind w:left="551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7" w:tplc="ABFC7654">
      <w:start w:val="1"/>
      <w:numFmt w:val="lowerLetter"/>
      <w:lvlText w:val="%8"/>
      <w:lvlJc w:val="left"/>
      <w:pPr>
        <w:ind w:left="623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8" w:tplc="CF30FAD6">
      <w:start w:val="1"/>
      <w:numFmt w:val="lowerRoman"/>
      <w:lvlText w:val="%9"/>
      <w:lvlJc w:val="left"/>
      <w:pPr>
        <w:ind w:left="695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abstractNum>
  <w:abstractNum w:abstractNumId="2" w15:restartNumberingAfterBreak="0">
    <w:nsid w:val="1B233B7D"/>
    <w:multiLevelType w:val="hybridMultilevel"/>
    <w:tmpl w:val="BB2E499E"/>
    <w:lvl w:ilvl="0" w:tplc="81C6EC54">
      <w:start w:val="16"/>
      <w:numFmt w:val="decimal"/>
      <w:lvlText w:val="%1)"/>
      <w:lvlJc w:val="left"/>
      <w:pPr>
        <w:ind w:left="1422"/>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1" w:tplc="F2042690">
      <w:start w:val="1"/>
      <w:numFmt w:val="lowerLetter"/>
      <w:lvlText w:val="%2"/>
      <w:lvlJc w:val="left"/>
      <w:pPr>
        <w:ind w:left="191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2" w:tplc="DC2E68B4">
      <w:start w:val="1"/>
      <w:numFmt w:val="lowerRoman"/>
      <w:lvlText w:val="%3"/>
      <w:lvlJc w:val="left"/>
      <w:pPr>
        <w:ind w:left="263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3" w:tplc="279E5630">
      <w:start w:val="1"/>
      <w:numFmt w:val="decimal"/>
      <w:lvlText w:val="%4"/>
      <w:lvlJc w:val="left"/>
      <w:pPr>
        <w:ind w:left="335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4" w:tplc="E834961A">
      <w:start w:val="1"/>
      <w:numFmt w:val="lowerLetter"/>
      <w:lvlText w:val="%5"/>
      <w:lvlJc w:val="left"/>
      <w:pPr>
        <w:ind w:left="407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5" w:tplc="D0060776">
      <w:start w:val="1"/>
      <w:numFmt w:val="lowerRoman"/>
      <w:lvlText w:val="%6"/>
      <w:lvlJc w:val="left"/>
      <w:pPr>
        <w:ind w:left="479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6" w:tplc="A562458C">
      <w:start w:val="1"/>
      <w:numFmt w:val="decimal"/>
      <w:lvlText w:val="%7"/>
      <w:lvlJc w:val="left"/>
      <w:pPr>
        <w:ind w:left="551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7" w:tplc="7AAED7F0">
      <w:start w:val="1"/>
      <w:numFmt w:val="lowerLetter"/>
      <w:lvlText w:val="%8"/>
      <w:lvlJc w:val="left"/>
      <w:pPr>
        <w:ind w:left="623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8" w:tplc="BD20EEAE">
      <w:start w:val="1"/>
      <w:numFmt w:val="lowerRoman"/>
      <w:lvlText w:val="%9"/>
      <w:lvlJc w:val="left"/>
      <w:pPr>
        <w:ind w:left="695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abstractNum>
  <w:abstractNum w:abstractNumId="3" w15:restartNumberingAfterBreak="0">
    <w:nsid w:val="1C0D4A96"/>
    <w:multiLevelType w:val="hybridMultilevel"/>
    <w:tmpl w:val="44D6488E"/>
    <w:lvl w:ilvl="0" w:tplc="F1722DB6">
      <w:start w:val="1"/>
      <w:numFmt w:val="lowerLetter"/>
      <w:lvlText w:val="%1."/>
      <w:lvlJc w:val="left"/>
      <w:pPr>
        <w:ind w:left="1423"/>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1" w:tplc="2934F8C6">
      <w:start w:val="1"/>
      <w:numFmt w:val="lowerLetter"/>
      <w:lvlText w:val="%2"/>
      <w:lvlJc w:val="left"/>
      <w:pPr>
        <w:ind w:left="191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2" w:tplc="7F90359E">
      <w:start w:val="1"/>
      <w:numFmt w:val="lowerRoman"/>
      <w:lvlText w:val="%3"/>
      <w:lvlJc w:val="left"/>
      <w:pPr>
        <w:ind w:left="263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3" w:tplc="7346E926">
      <w:start w:val="1"/>
      <w:numFmt w:val="decimal"/>
      <w:lvlText w:val="%4"/>
      <w:lvlJc w:val="left"/>
      <w:pPr>
        <w:ind w:left="335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4" w:tplc="16200BE0">
      <w:start w:val="1"/>
      <w:numFmt w:val="lowerLetter"/>
      <w:lvlText w:val="%5"/>
      <w:lvlJc w:val="left"/>
      <w:pPr>
        <w:ind w:left="407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5" w:tplc="F33A88F4">
      <w:start w:val="1"/>
      <w:numFmt w:val="lowerRoman"/>
      <w:lvlText w:val="%6"/>
      <w:lvlJc w:val="left"/>
      <w:pPr>
        <w:ind w:left="479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6" w:tplc="8A60F372">
      <w:start w:val="1"/>
      <w:numFmt w:val="decimal"/>
      <w:lvlText w:val="%7"/>
      <w:lvlJc w:val="left"/>
      <w:pPr>
        <w:ind w:left="551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7" w:tplc="23C6AA5E">
      <w:start w:val="1"/>
      <w:numFmt w:val="lowerLetter"/>
      <w:lvlText w:val="%8"/>
      <w:lvlJc w:val="left"/>
      <w:pPr>
        <w:ind w:left="623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8" w:tplc="71601154">
      <w:start w:val="1"/>
      <w:numFmt w:val="lowerRoman"/>
      <w:lvlText w:val="%9"/>
      <w:lvlJc w:val="left"/>
      <w:pPr>
        <w:ind w:left="695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abstractNum>
  <w:abstractNum w:abstractNumId="4" w15:restartNumberingAfterBreak="0">
    <w:nsid w:val="35AD670B"/>
    <w:multiLevelType w:val="hybridMultilevel"/>
    <w:tmpl w:val="DA546C1C"/>
    <w:lvl w:ilvl="0" w:tplc="D8A609F6">
      <w:start w:val="4"/>
      <w:numFmt w:val="decimal"/>
      <w:lvlText w:val="%1)"/>
      <w:lvlJc w:val="left"/>
      <w:pPr>
        <w:ind w:left="1422"/>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1" w:tplc="6C7AEE00">
      <w:start w:val="1"/>
      <w:numFmt w:val="lowerLetter"/>
      <w:lvlText w:val="%2"/>
      <w:lvlJc w:val="left"/>
      <w:pPr>
        <w:ind w:left="191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2" w:tplc="06843A14">
      <w:start w:val="1"/>
      <w:numFmt w:val="lowerRoman"/>
      <w:lvlText w:val="%3"/>
      <w:lvlJc w:val="left"/>
      <w:pPr>
        <w:ind w:left="263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3" w:tplc="9C0CEB8C">
      <w:start w:val="1"/>
      <w:numFmt w:val="decimal"/>
      <w:lvlText w:val="%4"/>
      <w:lvlJc w:val="left"/>
      <w:pPr>
        <w:ind w:left="335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4" w:tplc="E76E2076">
      <w:start w:val="1"/>
      <w:numFmt w:val="lowerLetter"/>
      <w:lvlText w:val="%5"/>
      <w:lvlJc w:val="left"/>
      <w:pPr>
        <w:ind w:left="407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5" w:tplc="91864984">
      <w:start w:val="1"/>
      <w:numFmt w:val="lowerRoman"/>
      <w:lvlText w:val="%6"/>
      <w:lvlJc w:val="left"/>
      <w:pPr>
        <w:ind w:left="479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6" w:tplc="C43CC0C6">
      <w:start w:val="1"/>
      <w:numFmt w:val="decimal"/>
      <w:lvlText w:val="%7"/>
      <w:lvlJc w:val="left"/>
      <w:pPr>
        <w:ind w:left="551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7" w:tplc="F9109F64">
      <w:start w:val="1"/>
      <w:numFmt w:val="lowerLetter"/>
      <w:lvlText w:val="%8"/>
      <w:lvlJc w:val="left"/>
      <w:pPr>
        <w:ind w:left="623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8" w:tplc="4782AF54">
      <w:start w:val="1"/>
      <w:numFmt w:val="lowerRoman"/>
      <w:lvlText w:val="%9"/>
      <w:lvlJc w:val="left"/>
      <w:pPr>
        <w:ind w:left="695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abstractNum>
  <w:abstractNum w:abstractNumId="5" w15:restartNumberingAfterBreak="0">
    <w:nsid w:val="594613A6"/>
    <w:multiLevelType w:val="hybridMultilevel"/>
    <w:tmpl w:val="08FE4B44"/>
    <w:lvl w:ilvl="0" w:tplc="C3A29DAE">
      <w:start w:val="1"/>
      <w:numFmt w:val="lowerLetter"/>
      <w:lvlText w:val="%1)"/>
      <w:lvlJc w:val="left"/>
      <w:pPr>
        <w:ind w:left="6"/>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1" w:tplc="C3C86CBE">
      <w:start w:val="1"/>
      <w:numFmt w:val="lowerLetter"/>
      <w:lvlText w:val="%2"/>
      <w:lvlJc w:val="left"/>
      <w:pPr>
        <w:ind w:left="191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2" w:tplc="3CD65D10">
      <w:start w:val="1"/>
      <w:numFmt w:val="lowerRoman"/>
      <w:lvlText w:val="%3"/>
      <w:lvlJc w:val="left"/>
      <w:pPr>
        <w:ind w:left="263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3" w:tplc="97369834">
      <w:start w:val="1"/>
      <w:numFmt w:val="decimal"/>
      <w:lvlText w:val="%4"/>
      <w:lvlJc w:val="left"/>
      <w:pPr>
        <w:ind w:left="335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4" w:tplc="74381118">
      <w:start w:val="1"/>
      <w:numFmt w:val="lowerLetter"/>
      <w:lvlText w:val="%5"/>
      <w:lvlJc w:val="left"/>
      <w:pPr>
        <w:ind w:left="407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5" w:tplc="174C0350">
      <w:start w:val="1"/>
      <w:numFmt w:val="lowerRoman"/>
      <w:lvlText w:val="%6"/>
      <w:lvlJc w:val="left"/>
      <w:pPr>
        <w:ind w:left="479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6" w:tplc="50984D38">
      <w:start w:val="1"/>
      <w:numFmt w:val="decimal"/>
      <w:lvlText w:val="%7"/>
      <w:lvlJc w:val="left"/>
      <w:pPr>
        <w:ind w:left="551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7" w:tplc="BE1EF6FE">
      <w:start w:val="1"/>
      <w:numFmt w:val="lowerLetter"/>
      <w:lvlText w:val="%8"/>
      <w:lvlJc w:val="left"/>
      <w:pPr>
        <w:ind w:left="623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8" w:tplc="2F90FA48">
      <w:start w:val="1"/>
      <w:numFmt w:val="lowerRoman"/>
      <w:lvlText w:val="%9"/>
      <w:lvlJc w:val="left"/>
      <w:pPr>
        <w:ind w:left="695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abstractNum>
  <w:abstractNum w:abstractNumId="6" w15:restartNumberingAfterBreak="0">
    <w:nsid w:val="5C4168BF"/>
    <w:multiLevelType w:val="hybridMultilevel"/>
    <w:tmpl w:val="6D92DF3C"/>
    <w:lvl w:ilvl="0" w:tplc="82DC9FF8">
      <w:start w:val="7"/>
      <w:numFmt w:val="decimal"/>
      <w:lvlText w:val="%1)"/>
      <w:lvlJc w:val="left"/>
      <w:pPr>
        <w:ind w:left="1422"/>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1" w:tplc="5CE429F2">
      <w:start w:val="1"/>
      <w:numFmt w:val="lowerLetter"/>
      <w:lvlText w:val="%2"/>
      <w:lvlJc w:val="left"/>
      <w:pPr>
        <w:ind w:left="191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2" w:tplc="7F3C8BAA">
      <w:start w:val="1"/>
      <w:numFmt w:val="lowerRoman"/>
      <w:lvlText w:val="%3"/>
      <w:lvlJc w:val="left"/>
      <w:pPr>
        <w:ind w:left="263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3" w:tplc="58C26A9C">
      <w:start w:val="1"/>
      <w:numFmt w:val="decimal"/>
      <w:lvlText w:val="%4"/>
      <w:lvlJc w:val="left"/>
      <w:pPr>
        <w:ind w:left="335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4" w:tplc="67BE656C">
      <w:start w:val="1"/>
      <w:numFmt w:val="lowerLetter"/>
      <w:lvlText w:val="%5"/>
      <w:lvlJc w:val="left"/>
      <w:pPr>
        <w:ind w:left="407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5" w:tplc="711CCFA2">
      <w:start w:val="1"/>
      <w:numFmt w:val="lowerRoman"/>
      <w:lvlText w:val="%6"/>
      <w:lvlJc w:val="left"/>
      <w:pPr>
        <w:ind w:left="479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6" w:tplc="2BE42372">
      <w:start w:val="1"/>
      <w:numFmt w:val="decimal"/>
      <w:lvlText w:val="%7"/>
      <w:lvlJc w:val="left"/>
      <w:pPr>
        <w:ind w:left="551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7" w:tplc="3BFCC458">
      <w:start w:val="1"/>
      <w:numFmt w:val="lowerLetter"/>
      <w:lvlText w:val="%8"/>
      <w:lvlJc w:val="left"/>
      <w:pPr>
        <w:ind w:left="623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8" w:tplc="E70C7D3C">
      <w:start w:val="1"/>
      <w:numFmt w:val="lowerRoman"/>
      <w:lvlText w:val="%9"/>
      <w:lvlJc w:val="left"/>
      <w:pPr>
        <w:ind w:left="695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abstractNum>
  <w:abstractNum w:abstractNumId="7" w15:restartNumberingAfterBreak="0">
    <w:nsid w:val="6C0C5E77"/>
    <w:multiLevelType w:val="hybridMultilevel"/>
    <w:tmpl w:val="9350C698"/>
    <w:lvl w:ilvl="0" w:tplc="50CE827E">
      <w:start w:val="9"/>
      <w:numFmt w:val="decimal"/>
      <w:lvlText w:val="%1)"/>
      <w:lvlJc w:val="left"/>
      <w:pPr>
        <w:ind w:left="851"/>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1" w:tplc="7E4CBB5A">
      <w:start w:val="1"/>
      <w:numFmt w:val="lowerLetter"/>
      <w:lvlText w:val="%2"/>
      <w:lvlJc w:val="left"/>
      <w:pPr>
        <w:ind w:left="191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2" w:tplc="F1BAF082">
      <w:start w:val="1"/>
      <w:numFmt w:val="lowerRoman"/>
      <w:lvlText w:val="%3"/>
      <w:lvlJc w:val="left"/>
      <w:pPr>
        <w:ind w:left="263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3" w:tplc="50DA3566">
      <w:start w:val="1"/>
      <w:numFmt w:val="decimal"/>
      <w:lvlText w:val="%4"/>
      <w:lvlJc w:val="left"/>
      <w:pPr>
        <w:ind w:left="335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4" w:tplc="E65AC73A">
      <w:start w:val="1"/>
      <w:numFmt w:val="lowerLetter"/>
      <w:lvlText w:val="%5"/>
      <w:lvlJc w:val="left"/>
      <w:pPr>
        <w:ind w:left="407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5" w:tplc="97A2C1C2">
      <w:start w:val="1"/>
      <w:numFmt w:val="lowerRoman"/>
      <w:lvlText w:val="%6"/>
      <w:lvlJc w:val="left"/>
      <w:pPr>
        <w:ind w:left="479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6" w:tplc="D73A641C">
      <w:start w:val="1"/>
      <w:numFmt w:val="decimal"/>
      <w:lvlText w:val="%7"/>
      <w:lvlJc w:val="left"/>
      <w:pPr>
        <w:ind w:left="551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7" w:tplc="FDECD7B0">
      <w:start w:val="1"/>
      <w:numFmt w:val="lowerLetter"/>
      <w:lvlText w:val="%8"/>
      <w:lvlJc w:val="left"/>
      <w:pPr>
        <w:ind w:left="623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lvl w:ilvl="8" w:tplc="0016C41E">
      <w:start w:val="1"/>
      <w:numFmt w:val="lowerRoman"/>
      <w:lvlText w:val="%9"/>
      <w:lvlJc w:val="left"/>
      <w:pPr>
        <w:ind w:left="6950"/>
      </w:pPr>
      <w:rPr>
        <w:rFonts w:ascii="Garamond" w:eastAsia="Garamond" w:hAnsi="Garamond" w:cs="Garamond"/>
        <w:b w:val="0"/>
        <w:i w:val="0"/>
        <w:strike w:val="0"/>
        <w:dstrike w:val="0"/>
        <w:color w:val="000000"/>
        <w:sz w:val="23"/>
        <w:szCs w:val="23"/>
        <w:u w:val="none" w:color="000000"/>
        <w:bdr w:val="none" w:sz="0" w:space="0" w:color="auto"/>
        <w:shd w:val="clear" w:color="auto" w:fill="auto"/>
        <w:vertAlign w:val="baseline"/>
      </w:rPr>
    </w:lvl>
  </w:abstractNum>
  <w:num w:numId="1">
    <w:abstractNumId w:val="0"/>
  </w:num>
  <w:num w:numId="2">
    <w:abstractNumId w:val="5"/>
  </w:num>
  <w:num w:numId="3">
    <w:abstractNumId w:val="1"/>
  </w:num>
  <w:num w:numId="4">
    <w:abstractNumId w:val="4"/>
  </w:num>
  <w:num w:numId="5">
    <w:abstractNumId w:val="6"/>
  </w:num>
  <w:num w:numId="6">
    <w:abstractNumId w:val="7"/>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W0sDQ3MrI0NbIwNDVR0lEKTi0uzszPAykwrgUA+/4FgCwAAAA="/>
  </w:docVars>
  <w:rsids>
    <w:rsidRoot w:val="00597400"/>
    <w:rsid w:val="0001072E"/>
    <w:rsid w:val="000127DE"/>
    <w:rsid w:val="00020151"/>
    <w:rsid w:val="00023FBD"/>
    <w:rsid w:val="0003078B"/>
    <w:rsid w:val="00041E9F"/>
    <w:rsid w:val="00065BB4"/>
    <w:rsid w:val="000B3811"/>
    <w:rsid w:val="000D5F89"/>
    <w:rsid w:val="000E25A8"/>
    <w:rsid w:val="001032F6"/>
    <w:rsid w:val="001034B4"/>
    <w:rsid w:val="00107143"/>
    <w:rsid w:val="001170D1"/>
    <w:rsid w:val="00152E62"/>
    <w:rsid w:val="00153D33"/>
    <w:rsid w:val="00170FEC"/>
    <w:rsid w:val="00196CBA"/>
    <w:rsid w:val="001E53D3"/>
    <w:rsid w:val="00201C07"/>
    <w:rsid w:val="0021066A"/>
    <w:rsid w:val="00232156"/>
    <w:rsid w:val="0027544F"/>
    <w:rsid w:val="00282C91"/>
    <w:rsid w:val="0029109E"/>
    <w:rsid w:val="002C523A"/>
    <w:rsid w:val="00312E81"/>
    <w:rsid w:val="00323A69"/>
    <w:rsid w:val="00337F45"/>
    <w:rsid w:val="00343ED9"/>
    <w:rsid w:val="00351929"/>
    <w:rsid w:val="00361323"/>
    <w:rsid w:val="00363B99"/>
    <w:rsid w:val="003B0589"/>
    <w:rsid w:val="003B1DC2"/>
    <w:rsid w:val="003B6BCD"/>
    <w:rsid w:val="003B6D47"/>
    <w:rsid w:val="003D147D"/>
    <w:rsid w:val="003E0F4C"/>
    <w:rsid w:val="003E6CF0"/>
    <w:rsid w:val="003E70F6"/>
    <w:rsid w:val="003F4C95"/>
    <w:rsid w:val="003F55F2"/>
    <w:rsid w:val="004055B2"/>
    <w:rsid w:val="00410E06"/>
    <w:rsid w:val="004411A5"/>
    <w:rsid w:val="004812B2"/>
    <w:rsid w:val="00486510"/>
    <w:rsid w:val="004B0982"/>
    <w:rsid w:val="004D06EF"/>
    <w:rsid w:val="004D5B9F"/>
    <w:rsid w:val="004E6C39"/>
    <w:rsid w:val="00513A30"/>
    <w:rsid w:val="00513AAB"/>
    <w:rsid w:val="00536DB5"/>
    <w:rsid w:val="00570A58"/>
    <w:rsid w:val="00597400"/>
    <w:rsid w:val="005E16BC"/>
    <w:rsid w:val="005E4A51"/>
    <w:rsid w:val="005E6AB8"/>
    <w:rsid w:val="005F21E5"/>
    <w:rsid w:val="005F2CE4"/>
    <w:rsid w:val="00601C0E"/>
    <w:rsid w:val="006109B2"/>
    <w:rsid w:val="006124FD"/>
    <w:rsid w:val="00636FFC"/>
    <w:rsid w:val="0066561F"/>
    <w:rsid w:val="006A46E6"/>
    <w:rsid w:val="006F498A"/>
    <w:rsid w:val="006F758C"/>
    <w:rsid w:val="0071766E"/>
    <w:rsid w:val="00734721"/>
    <w:rsid w:val="007455E5"/>
    <w:rsid w:val="00753C0A"/>
    <w:rsid w:val="00760BE7"/>
    <w:rsid w:val="0077082B"/>
    <w:rsid w:val="00784D8F"/>
    <w:rsid w:val="00796C75"/>
    <w:rsid w:val="007A5FDA"/>
    <w:rsid w:val="007A6BD9"/>
    <w:rsid w:val="007B7A4D"/>
    <w:rsid w:val="007C3508"/>
    <w:rsid w:val="007E7B00"/>
    <w:rsid w:val="00842732"/>
    <w:rsid w:val="00853E91"/>
    <w:rsid w:val="00860132"/>
    <w:rsid w:val="00867C67"/>
    <w:rsid w:val="008718FE"/>
    <w:rsid w:val="00876F06"/>
    <w:rsid w:val="008B24DF"/>
    <w:rsid w:val="008B7E20"/>
    <w:rsid w:val="00923B28"/>
    <w:rsid w:val="00925D9E"/>
    <w:rsid w:val="009310A1"/>
    <w:rsid w:val="0099136F"/>
    <w:rsid w:val="00991F62"/>
    <w:rsid w:val="009F1BF0"/>
    <w:rsid w:val="009F3457"/>
    <w:rsid w:val="00A236E1"/>
    <w:rsid w:val="00A51FD2"/>
    <w:rsid w:val="00A75A10"/>
    <w:rsid w:val="00A8538A"/>
    <w:rsid w:val="00A94333"/>
    <w:rsid w:val="00AA300F"/>
    <w:rsid w:val="00AC48BF"/>
    <w:rsid w:val="00AC4BED"/>
    <w:rsid w:val="00AC5FEA"/>
    <w:rsid w:val="00AE3BB6"/>
    <w:rsid w:val="00B0383E"/>
    <w:rsid w:val="00B060CD"/>
    <w:rsid w:val="00B50093"/>
    <w:rsid w:val="00B524E1"/>
    <w:rsid w:val="00B65EA7"/>
    <w:rsid w:val="00BA3D57"/>
    <w:rsid w:val="00BB32C5"/>
    <w:rsid w:val="00BB4EEE"/>
    <w:rsid w:val="00BD0145"/>
    <w:rsid w:val="00BD2EAA"/>
    <w:rsid w:val="00C454C4"/>
    <w:rsid w:val="00C62EAC"/>
    <w:rsid w:val="00C63E04"/>
    <w:rsid w:val="00C8158A"/>
    <w:rsid w:val="00CA327A"/>
    <w:rsid w:val="00D027EC"/>
    <w:rsid w:val="00D14AC1"/>
    <w:rsid w:val="00D46160"/>
    <w:rsid w:val="00D516C2"/>
    <w:rsid w:val="00D802DC"/>
    <w:rsid w:val="00D94F80"/>
    <w:rsid w:val="00DA55B7"/>
    <w:rsid w:val="00DA6AB6"/>
    <w:rsid w:val="00DC2589"/>
    <w:rsid w:val="00DC72CE"/>
    <w:rsid w:val="00DE1584"/>
    <w:rsid w:val="00E13B7A"/>
    <w:rsid w:val="00E30251"/>
    <w:rsid w:val="00E43BB1"/>
    <w:rsid w:val="00E473F6"/>
    <w:rsid w:val="00E510EF"/>
    <w:rsid w:val="00E64200"/>
    <w:rsid w:val="00EB00CC"/>
    <w:rsid w:val="00ED72B6"/>
    <w:rsid w:val="00EE01BA"/>
    <w:rsid w:val="00F00894"/>
    <w:rsid w:val="00F019DB"/>
    <w:rsid w:val="00F030CC"/>
    <w:rsid w:val="00F163AD"/>
    <w:rsid w:val="00F70498"/>
    <w:rsid w:val="00F83352"/>
    <w:rsid w:val="00FB014F"/>
    <w:rsid w:val="00FB3667"/>
    <w:rsid w:val="00FB5232"/>
    <w:rsid w:val="00FC137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35A70"/>
  <w15:docId w15:val="{0DE3AFFA-C55D-49AB-8198-6930E59A8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400"/>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uiPriority w:val="9"/>
    <w:qFormat/>
    <w:rsid w:val="00AC4BE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C4BE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97400"/>
    <w:pPr>
      <w:spacing w:line="360" w:lineRule="auto"/>
      <w:ind w:firstLine="289"/>
      <w:jc w:val="both"/>
    </w:pPr>
    <w:rPr>
      <w:spacing w:val="-1"/>
    </w:rPr>
  </w:style>
  <w:style w:type="character" w:customStyle="1" w:styleId="BodyTextChar">
    <w:name w:val="Body Text Char"/>
    <w:basedOn w:val="DefaultParagraphFont"/>
    <w:link w:val="BodyText"/>
    <w:rsid w:val="00597400"/>
    <w:rPr>
      <w:rFonts w:ascii="Times New Roman" w:eastAsia="SimSun" w:hAnsi="Times New Roman" w:cs="Times New Roman"/>
      <w:spacing w:val="-1"/>
      <w:sz w:val="20"/>
      <w:szCs w:val="20"/>
      <w:lang w:val="en-US"/>
    </w:rPr>
  </w:style>
  <w:style w:type="paragraph" w:styleId="Header">
    <w:name w:val="header"/>
    <w:basedOn w:val="Normal"/>
    <w:link w:val="HeaderChar"/>
    <w:uiPriority w:val="99"/>
    <w:rsid w:val="00597400"/>
    <w:pPr>
      <w:tabs>
        <w:tab w:val="center" w:pos="4513"/>
        <w:tab w:val="right" w:pos="9026"/>
      </w:tabs>
    </w:pPr>
  </w:style>
  <w:style w:type="character" w:customStyle="1" w:styleId="HeaderChar">
    <w:name w:val="Header Char"/>
    <w:basedOn w:val="DefaultParagraphFont"/>
    <w:link w:val="Header"/>
    <w:uiPriority w:val="99"/>
    <w:rsid w:val="00597400"/>
    <w:rPr>
      <w:rFonts w:ascii="Times New Roman" w:eastAsia="SimSun" w:hAnsi="Times New Roman" w:cs="Times New Roman"/>
      <w:sz w:val="20"/>
      <w:szCs w:val="20"/>
      <w:lang w:val="en-US"/>
    </w:rPr>
  </w:style>
  <w:style w:type="paragraph" w:customStyle="1" w:styleId="Stylepapertitle14pt">
    <w:name w:val="Style paper title + 14 pt"/>
    <w:basedOn w:val="Normal"/>
    <w:rsid w:val="00597400"/>
    <w:pPr>
      <w:spacing w:after="120"/>
    </w:pPr>
    <w:rPr>
      <w:rFonts w:eastAsia="MS Mincho"/>
      <w:noProof/>
      <w:sz w:val="24"/>
      <w:szCs w:val="48"/>
    </w:rPr>
  </w:style>
  <w:style w:type="paragraph" w:customStyle="1" w:styleId="StyleAuthorBold">
    <w:name w:val="Style Author + Bold"/>
    <w:basedOn w:val="Normal"/>
    <w:rsid w:val="00597400"/>
    <w:pPr>
      <w:spacing w:before="240" w:after="40"/>
    </w:pPr>
    <w:rPr>
      <w:b/>
      <w:bCs/>
      <w:noProof/>
      <w:sz w:val="22"/>
      <w:szCs w:val="22"/>
    </w:rPr>
  </w:style>
  <w:style w:type="paragraph" w:customStyle="1" w:styleId="Afiliasi">
    <w:name w:val="Afiliasi"/>
    <w:basedOn w:val="Normal"/>
    <w:qFormat/>
    <w:rsid w:val="00597400"/>
    <w:pPr>
      <w:spacing w:before="40" w:after="40"/>
      <w:contextualSpacing/>
    </w:pPr>
    <w:rPr>
      <w:noProof/>
      <w:lang w:val="id-ID"/>
    </w:rPr>
  </w:style>
  <w:style w:type="paragraph" w:customStyle="1" w:styleId="abstrak">
    <w:name w:val="abstrak"/>
    <w:basedOn w:val="BodyText"/>
    <w:qFormat/>
    <w:rsid w:val="00597400"/>
    <w:pPr>
      <w:spacing w:line="240" w:lineRule="auto"/>
      <w:ind w:left="567" w:right="567" w:firstLine="0"/>
    </w:pPr>
    <w:rPr>
      <w:szCs w:val="24"/>
    </w:rPr>
  </w:style>
  <w:style w:type="character" w:styleId="Hyperlink">
    <w:name w:val="Hyperlink"/>
    <w:uiPriority w:val="99"/>
    <w:unhideWhenUsed/>
    <w:rsid w:val="00597400"/>
    <w:rPr>
      <w:color w:val="0000FF"/>
      <w:u w:val="single"/>
    </w:rPr>
  </w:style>
  <w:style w:type="paragraph" w:styleId="ListParagraph">
    <w:name w:val="List Paragraph"/>
    <w:basedOn w:val="Normal"/>
    <w:uiPriority w:val="34"/>
    <w:qFormat/>
    <w:rsid w:val="00597400"/>
    <w:pPr>
      <w:spacing w:after="200" w:line="276" w:lineRule="auto"/>
      <w:ind w:left="720"/>
      <w:contextualSpacing/>
      <w:jc w:val="left"/>
    </w:pPr>
    <w:rPr>
      <w:rFonts w:ascii="Calibri" w:eastAsia="Calibri" w:hAnsi="Calibri"/>
      <w:sz w:val="22"/>
      <w:szCs w:val="22"/>
    </w:rPr>
  </w:style>
  <w:style w:type="paragraph" w:styleId="Footer">
    <w:name w:val="footer"/>
    <w:basedOn w:val="Normal"/>
    <w:link w:val="FooterChar"/>
    <w:uiPriority w:val="99"/>
    <w:unhideWhenUsed/>
    <w:rsid w:val="00D46160"/>
    <w:pPr>
      <w:tabs>
        <w:tab w:val="center" w:pos="4513"/>
        <w:tab w:val="right" w:pos="9026"/>
      </w:tabs>
    </w:pPr>
  </w:style>
  <w:style w:type="character" w:customStyle="1" w:styleId="FooterChar">
    <w:name w:val="Footer Char"/>
    <w:basedOn w:val="DefaultParagraphFont"/>
    <w:link w:val="Footer"/>
    <w:uiPriority w:val="99"/>
    <w:rsid w:val="00D46160"/>
    <w:rPr>
      <w:rFonts w:ascii="Times New Roman" w:eastAsia="SimSun" w:hAnsi="Times New Roman" w:cs="Times New Roman"/>
      <w:sz w:val="20"/>
      <w:szCs w:val="20"/>
      <w:lang w:val="en-US"/>
    </w:rPr>
  </w:style>
  <w:style w:type="character" w:customStyle="1" w:styleId="Heading2Char">
    <w:name w:val="Heading 2 Char"/>
    <w:basedOn w:val="DefaultParagraphFont"/>
    <w:link w:val="Heading2"/>
    <w:uiPriority w:val="9"/>
    <w:semiHidden/>
    <w:rsid w:val="00AC4BED"/>
    <w:rPr>
      <w:rFonts w:asciiTheme="majorHAnsi" w:eastAsiaTheme="majorEastAsia" w:hAnsiTheme="majorHAnsi" w:cstheme="majorBidi"/>
      <w:color w:val="2F5496" w:themeColor="accent1" w:themeShade="BF"/>
      <w:sz w:val="26"/>
      <w:szCs w:val="26"/>
      <w:lang w:val="en-US"/>
    </w:rPr>
  </w:style>
  <w:style w:type="character" w:customStyle="1" w:styleId="Heading1Char">
    <w:name w:val="Heading 1 Char"/>
    <w:basedOn w:val="DefaultParagraphFont"/>
    <w:link w:val="Heading1"/>
    <w:uiPriority w:val="9"/>
    <w:rsid w:val="00AC4BED"/>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3E6CF0"/>
  </w:style>
  <w:style w:type="paragraph" w:styleId="Caption">
    <w:name w:val="caption"/>
    <w:basedOn w:val="Normal"/>
    <w:next w:val="Normal"/>
    <w:uiPriority w:val="35"/>
    <w:unhideWhenUsed/>
    <w:qFormat/>
    <w:rsid w:val="00E13B7A"/>
    <w:pPr>
      <w:spacing w:after="200"/>
    </w:pPr>
    <w:rPr>
      <w:i/>
      <w:iCs/>
      <w:color w:val="44546A" w:themeColor="text2"/>
      <w:sz w:val="18"/>
      <w:szCs w:val="18"/>
    </w:rPr>
  </w:style>
  <w:style w:type="paragraph" w:customStyle="1" w:styleId="Kutipan">
    <w:name w:val="Kutipan"/>
    <w:basedOn w:val="BodyText"/>
    <w:link w:val="KutipanChar"/>
    <w:autoRedefine/>
    <w:qFormat/>
    <w:rsid w:val="003E0F4C"/>
    <w:pPr>
      <w:spacing w:line="240" w:lineRule="auto"/>
      <w:ind w:left="1457" w:hanging="737"/>
    </w:pPr>
    <w:rPr>
      <w:sz w:val="22"/>
      <w:szCs w:val="22"/>
    </w:rPr>
  </w:style>
  <w:style w:type="character" w:customStyle="1" w:styleId="KutipanChar">
    <w:name w:val="Kutipan Char"/>
    <w:basedOn w:val="BodyTextChar"/>
    <w:link w:val="Kutipan"/>
    <w:rsid w:val="003E0F4C"/>
    <w:rPr>
      <w:rFonts w:ascii="Times New Roman" w:eastAsia="SimSun" w:hAnsi="Times New Roman" w:cs="Times New Roman"/>
      <w:spacing w:val="-1"/>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8E7EB2E-16F4-4340-ADDB-A37747E123B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552C0-AC14-444F-B021-14CB1A420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893</Words>
  <Characters>44995</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Gum Gumono</cp:lastModifiedBy>
  <cp:revision>2</cp:revision>
  <dcterms:created xsi:type="dcterms:W3CDTF">2022-04-12T04:28:00Z</dcterms:created>
  <dcterms:modified xsi:type="dcterms:W3CDTF">2022-04-12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beta.2+c510d9146"&gt;&lt;session id="DOnp3CVV"/&gt;&lt;style id="http://www.zotero.org/styles/apa" locale="id-ID"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